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22E9" w:rsidRPr="007D1A3C" w:rsidRDefault="004B09AA" w:rsidP="007D1A3C">
      <w:pPr>
        <w:pStyle w:val="E-JOURNALTitle"/>
        <w:jc w:val="both"/>
        <w:rPr>
          <w:sz w:val="28"/>
        </w:rPr>
      </w:pPr>
      <w:r w:rsidRPr="004B09AA">
        <w:rPr>
          <w:sz w:val="28"/>
        </w:rPr>
        <w:t xml:space="preserve">Pemanfaatan Fitur </w:t>
      </w:r>
      <w:r w:rsidRPr="004B09AA">
        <w:rPr>
          <w:i/>
          <w:sz w:val="28"/>
        </w:rPr>
        <w:t>Live Streamig</w:t>
      </w:r>
      <w:r w:rsidRPr="004B09AA">
        <w:rPr>
          <w:sz w:val="28"/>
        </w:rPr>
        <w:t xml:space="preserve"> Shopee untuk Membangun Citra dan Daya Tarik Merek </w:t>
      </w:r>
      <w:r w:rsidRPr="004B09AA">
        <w:rPr>
          <w:i/>
          <w:sz w:val="28"/>
        </w:rPr>
        <w:t>Big Stationery</w:t>
      </w:r>
      <w:r w:rsidR="00B13E4E" w:rsidRPr="00B13E4E">
        <w:rPr>
          <w:sz w:val="28"/>
          <w:lang w:val="en-GB"/>
        </w:rPr>
        <w:t xml:space="preserve">   </w:t>
      </w:r>
    </w:p>
    <w:p w:rsidR="00B13E4E" w:rsidRPr="00D33708" w:rsidRDefault="00B13E4E" w:rsidP="000A0EEA">
      <w:pPr>
        <w:pStyle w:val="E-JOURNALTitleEnglish"/>
        <w:jc w:val="both"/>
        <w:rPr>
          <w:i w:val="0"/>
          <w:sz w:val="28"/>
          <w:lang w:val="en-GB"/>
        </w:rPr>
      </w:pPr>
    </w:p>
    <w:p w:rsidR="00292BE7" w:rsidRDefault="00DD5B2F" w:rsidP="00292BE7">
      <w:pPr>
        <w:pStyle w:val="NoSpacing"/>
        <w:spacing w:after="120"/>
        <w:jc w:val="both"/>
        <w:rPr>
          <w:rFonts w:ascii="Times New Roman" w:eastAsia="SimSun" w:hAnsi="Times New Roman" w:cs="Times New Roman"/>
          <w:b/>
          <w:bCs/>
          <w:lang w:val="en-US"/>
        </w:rPr>
      </w:pPr>
      <w:r w:rsidRPr="00DD5B2F">
        <w:rPr>
          <w:rFonts w:ascii="Times New Roman" w:eastAsia="SimSun" w:hAnsi="Times New Roman" w:cs="Times New Roman"/>
          <w:b/>
          <w:bCs/>
          <w:lang w:val="en-US"/>
        </w:rPr>
        <w:t xml:space="preserve">Ridho Eka Putra </w:t>
      </w:r>
      <w:r>
        <w:rPr>
          <w:rFonts w:ascii="Times New Roman" w:eastAsia="SimSun" w:hAnsi="Times New Roman" w:cs="Times New Roman"/>
          <w:b/>
          <w:bCs/>
          <w:lang w:val="en-US"/>
        </w:rPr>
        <w:t>Hasyim</w:t>
      </w:r>
      <w:r w:rsidRPr="00DD5B2F">
        <w:rPr>
          <w:rFonts w:ascii="Times New Roman" w:eastAsia="SimSun" w:hAnsi="Times New Roman" w:cs="Times New Roman"/>
          <w:b/>
          <w:bCs/>
          <w:vertAlign w:val="superscript"/>
          <w:lang w:val="en-US"/>
        </w:rPr>
        <w:t>1*</w:t>
      </w:r>
      <w:r>
        <w:rPr>
          <w:rFonts w:ascii="Times New Roman" w:eastAsia="SimSun" w:hAnsi="Times New Roman" w:cs="Times New Roman"/>
          <w:b/>
          <w:bCs/>
          <w:lang w:val="en-US"/>
        </w:rPr>
        <w:t>, Mentari Clara Dewanti</w:t>
      </w:r>
      <w:r w:rsidRPr="00DD5B2F">
        <w:rPr>
          <w:rFonts w:ascii="Times New Roman" w:eastAsia="SimSun" w:hAnsi="Times New Roman" w:cs="Times New Roman"/>
          <w:b/>
          <w:bCs/>
          <w:vertAlign w:val="superscript"/>
          <w:lang w:val="en-US"/>
        </w:rPr>
        <w:t>2</w:t>
      </w:r>
      <w:r w:rsidR="006B1F50">
        <w:rPr>
          <w:rFonts w:ascii="Times New Roman" w:eastAsia="SimSun" w:hAnsi="Times New Roman" w:cs="Times New Roman"/>
          <w:b/>
          <w:bCs/>
          <w:vertAlign w:val="superscript"/>
          <w:lang w:val="en-US"/>
        </w:rPr>
        <w:t xml:space="preserve"> </w:t>
      </w:r>
      <w:r w:rsidR="002415F4">
        <w:rPr>
          <w:rFonts w:ascii="Times New Roman" w:eastAsia="SimSun" w:hAnsi="Times New Roman" w:cs="Times New Roman"/>
          <w:b/>
          <w:bCs/>
          <w:vertAlign w:val="superscript"/>
          <w:lang w:val="en-US"/>
        </w:rPr>
        <w:t xml:space="preserve"> </w:t>
      </w:r>
      <w:r w:rsidR="00D9602C">
        <w:rPr>
          <w:rFonts w:ascii="Times New Roman" w:eastAsia="SimSun" w:hAnsi="Times New Roman" w:cs="Times New Roman"/>
          <w:b/>
          <w:bCs/>
          <w:vertAlign w:val="superscript"/>
          <w:lang w:val="en-US"/>
        </w:rPr>
        <w:t xml:space="preserve"> </w:t>
      </w:r>
      <w:r w:rsidR="00D43286">
        <w:rPr>
          <w:rFonts w:ascii="Times New Roman" w:eastAsia="SimSun" w:hAnsi="Times New Roman" w:cs="Times New Roman"/>
          <w:b/>
          <w:bCs/>
          <w:vertAlign w:val="superscript"/>
          <w:lang w:val="en-US"/>
        </w:rPr>
        <w:t xml:space="preserve"> </w:t>
      </w:r>
      <w:r w:rsidR="00AC736D">
        <w:rPr>
          <w:rFonts w:ascii="Times New Roman" w:eastAsia="SimSun" w:hAnsi="Times New Roman" w:cs="Times New Roman"/>
          <w:b/>
          <w:bCs/>
          <w:vertAlign w:val="superscript"/>
          <w:lang w:val="en-US"/>
        </w:rPr>
        <w:t xml:space="preserve"> </w:t>
      </w:r>
      <w:r w:rsidR="00F879CA">
        <w:rPr>
          <w:rFonts w:ascii="Times New Roman" w:eastAsia="SimSun" w:hAnsi="Times New Roman" w:cs="Times New Roman"/>
          <w:b/>
          <w:bCs/>
          <w:vertAlign w:val="superscript"/>
          <w:lang w:val="en-US"/>
        </w:rPr>
        <w:t xml:space="preserve"> </w:t>
      </w:r>
      <w:r w:rsidR="00292BE7" w:rsidRPr="00292BE7">
        <w:rPr>
          <w:rFonts w:ascii="Times New Roman" w:eastAsia="SimSun" w:hAnsi="Times New Roman" w:cs="Times New Roman"/>
          <w:b/>
          <w:bCs/>
          <w:lang w:val="en-US"/>
        </w:rPr>
        <w:t xml:space="preserve"> </w:t>
      </w:r>
    </w:p>
    <w:p w:rsidR="00B07473" w:rsidRPr="00362D4E" w:rsidRDefault="00631765" w:rsidP="003A6C28">
      <w:pPr>
        <w:pStyle w:val="NoSpacing"/>
        <w:jc w:val="both"/>
        <w:rPr>
          <w:rFonts w:ascii="Times New Roman" w:hAnsi="Times New Roman" w:cs="Times New Roman"/>
          <w:color w:val="000000"/>
          <w:sz w:val="20"/>
          <w:szCs w:val="20"/>
          <w:lang w:val="en-US"/>
        </w:rPr>
      </w:pPr>
      <w:r w:rsidRPr="00631765">
        <w:rPr>
          <w:rFonts w:ascii="Times New Roman" w:hAnsi="Times New Roman" w:cs="Times New Roman"/>
          <w:color w:val="000000"/>
          <w:sz w:val="20"/>
          <w:szCs w:val="20"/>
          <w:vertAlign w:val="superscript"/>
          <w:lang w:val="en-US"/>
        </w:rPr>
        <w:t>1,2</w:t>
      </w:r>
      <w:r w:rsidR="00567A39">
        <w:rPr>
          <w:rFonts w:ascii="Times New Roman" w:hAnsi="Times New Roman" w:cs="Times New Roman"/>
          <w:color w:val="000000"/>
          <w:sz w:val="20"/>
          <w:szCs w:val="20"/>
          <w:vertAlign w:val="superscript"/>
          <w:lang w:val="en-US"/>
        </w:rPr>
        <w:t>,3</w:t>
      </w:r>
      <w:r w:rsidR="006F1E79" w:rsidRPr="006F1E79">
        <w:rPr>
          <w:rFonts w:ascii="Times New Roman" w:hAnsi="Times New Roman" w:cs="Times New Roman"/>
          <w:color w:val="000000"/>
          <w:sz w:val="20"/>
          <w:szCs w:val="20"/>
          <w:lang w:val="en-US"/>
        </w:rPr>
        <w:t>Program Studi Manajemen, Fakultas Ekonomi &amp; Bisnis, Universitas Pembangunan Nasional “Veteran” Jawa Timur, Jl. Rungkut Madya, Gunung Anyar, Kecamatan Gunung Aanyar, Surabaya, Jawa Timur</w:t>
      </w:r>
    </w:p>
    <w:p w:rsidR="003072C8" w:rsidRDefault="005A11BA" w:rsidP="00521A90">
      <w:pPr>
        <w:pStyle w:val="NoSpacing"/>
        <w:rPr>
          <w:rFonts w:ascii="Times New Roman" w:hAnsi="Times New Roman" w:cs="Times New Roman"/>
          <w:color w:val="000000"/>
          <w:sz w:val="20"/>
          <w:szCs w:val="20"/>
          <w:lang w:val="en-US"/>
        </w:rPr>
      </w:pPr>
      <w:r w:rsidRPr="00292BE7">
        <w:rPr>
          <w:rFonts w:ascii="Times New Roman" w:hAnsi="Times New Roman" w:cs="Times New Roman"/>
          <w:color w:val="000000"/>
          <w:sz w:val="20"/>
          <w:szCs w:val="20"/>
          <w:lang w:val="en-US"/>
        </w:rPr>
        <w:t>E-mail:</w:t>
      </w:r>
      <w:r w:rsidR="00262C8D" w:rsidRPr="00292BE7">
        <w:rPr>
          <w:rFonts w:ascii="Times New Roman" w:hAnsi="Times New Roman" w:cs="Times New Roman"/>
          <w:color w:val="000000"/>
          <w:sz w:val="20"/>
          <w:szCs w:val="20"/>
          <w:lang w:val="en-US"/>
        </w:rPr>
        <w:t xml:space="preserve"> </w:t>
      </w:r>
      <w:hyperlink r:id="rId8" w:history="1">
        <w:r w:rsidR="009F4021" w:rsidRPr="009F4021">
          <w:rPr>
            <w:rFonts w:ascii="Times New Roman" w:hAnsi="Times New Roman" w:cs="Times New Roman"/>
            <w:color w:val="000000"/>
            <w:sz w:val="20"/>
            <w:szCs w:val="20"/>
            <w:lang w:val="en-US"/>
          </w:rPr>
          <w:t>23012010120@student.upnjatim.ac.id</w:t>
        </w:r>
      </w:hyperlink>
    </w:p>
    <w:p w:rsidR="00243067" w:rsidRPr="004437C6" w:rsidRDefault="00243067" w:rsidP="00521A90">
      <w:pPr>
        <w:pStyle w:val="NoSpacing"/>
        <w:rPr>
          <w:rFonts w:ascii="Times New Roman" w:hAnsi="Times New Roman" w:cs="Times New Roman"/>
          <w:sz w:val="20"/>
          <w:szCs w:val="20"/>
          <w:lang w:val="en-US"/>
        </w:rPr>
      </w:pPr>
      <w:r w:rsidRPr="00243067">
        <w:rPr>
          <w:rFonts w:ascii="Times New Roman" w:hAnsi="Times New Roman" w:cs="Times New Roman"/>
          <w:sz w:val="20"/>
          <w:szCs w:val="20"/>
        </w:rPr>
        <w:t>* Corresponding Author</w:t>
      </w:r>
      <w:r w:rsidR="00CE44E7">
        <w:rPr>
          <w:rFonts w:ascii="Times New Roman" w:hAnsi="Times New Roman" w:cs="Times New Roman"/>
          <w:sz w:val="20"/>
          <w:szCs w:val="20"/>
          <w:lang w:val="en-US"/>
        </w:rPr>
        <w:t xml:space="preserve"> </w:t>
      </w:r>
      <w:r w:rsidR="00C03D65">
        <w:rPr>
          <w:rFonts w:ascii="Times New Roman" w:hAnsi="Times New Roman" w:cs="Times New Roman"/>
          <w:sz w:val="20"/>
          <w:szCs w:val="20"/>
        </w:rPr>
        <w:t xml:space="preserve"> </w:t>
      </w:r>
      <w:r w:rsidR="008032C1">
        <w:rPr>
          <w:rFonts w:ascii="Times New Roman" w:hAnsi="Times New Roman" w:cs="Times New Roman"/>
          <w:sz w:val="20"/>
          <w:szCs w:val="20"/>
        </w:rPr>
        <w:t xml:space="preserve"> </w:t>
      </w:r>
      <w:r w:rsidR="00837E8F">
        <w:rPr>
          <w:rFonts w:ascii="Times New Roman" w:hAnsi="Times New Roman" w:cs="Times New Roman"/>
          <w:sz w:val="20"/>
          <w:szCs w:val="20"/>
        </w:rPr>
        <w:t xml:space="preserve"> </w:t>
      </w:r>
      <w:r w:rsidR="004437C6">
        <w:rPr>
          <w:rFonts w:ascii="Times New Roman" w:hAnsi="Times New Roman" w:cs="Times New Roman"/>
          <w:sz w:val="20"/>
          <w:szCs w:val="20"/>
          <w:lang w:val="en-US"/>
        </w:rPr>
        <w:t xml:space="preserve"> </w:t>
      </w:r>
      <w:r w:rsidR="008345DA">
        <w:rPr>
          <w:rFonts w:ascii="Times New Roman" w:hAnsi="Times New Roman" w:cs="Times New Roman"/>
          <w:sz w:val="20"/>
          <w:szCs w:val="20"/>
          <w:lang w:val="en-US"/>
        </w:rPr>
        <w:t xml:space="preserve"> </w:t>
      </w:r>
    </w:p>
    <w:p w:rsidR="00243067" w:rsidRPr="00C15556" w:rsidRDefault="00243067" w:rsidP="00243067">
      <w:pPr>
        <w:pBdr>
          <w:top w:val="nil"/>
          <w:left w:val="nil"/>
          <w:bottom w:val="nil"/>
          <w:right w:val="nil"/>
          <w:between w:val="nil"/>
        </w:pBdr>
        <w:spacing w:after="0" w:line="240" w:lineRule="auto"/>
        <w:rPr>
          <w:rFonts w:ascii="Times New Roman" w:eastAsia="Times New Roman" w:hAnsi="Times New Roman" w:cs="Times New Roman"/>
          <w:sz w:val="20"/>
          <w:szCs w:val="20"/>
        </w:rPr>
      </w:pPr>
      <w:r w:rsidRPr="00243067">
        <w:rPr>
          <w:rFonts w:ascii="Times New Roman" w:hAnsi="Times New Roman" w:cs="Times New Roman"/>
          <w:noProof/>
          <w:sz w:val="20"/>
          <w:szCs w:val="20"/>
        </w:rPr>
        <w:drawing>
          <wp:inline distT="0" distB="0" distL="0" distR="0" wp14:anchorId="751F6EAC" wp14:editId="51E5B604">
            <wp:extent cx="180975" cy="180975"/>
            <wp:effectExtent l="0" t="0" r="9525" b="9525"/>
            <wp:docPr id="1" name="Picture 1"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ournal.uny.ac.id/public/site/images/icons/icon-doi.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hyperlink r:id="rId10" w:history="1">
        <w:r w:rsidRPr="00243067">
          <w:rPr>
            <w:rStyle w:val="Hyperlink"/>
            <w:rFonts w:ascii="Times New Roman" w:hAnsi="Times New Roman" w:cs="Times New Roman"/>
            <w:sz w:val="20"/>
            <w:szCs w:val="20"/>
            <w:shd w:val="clear" w:color="auto" w:fill="FFFFFF"/>
            <w:lang w:val="id-ID"/>
          </w:rPr>
          <w:t>https://doi.org/</w:t>
        </w:r>
      </w:hyperlink>
      <w:r w:rsidR="00F46B42">
        <w:rPr>
          <w:rStyle w:val="Hyperlink"/>
          <w:rFonts w:ascii="Times New Roman" w:hAnsi="Times New Roman" w:cs="Times New Roman"/>
          <w:sz w:val="20"/>
          <w:szCs w:val="20"/>
          <w:shd w:val="clear" w:color="auto" w:fill="FFFFFF"/>
          <w:lang w:val="id-ID"/>
        </w:rPr>
        <w:t>10.31004/jerkin.v4i3</w:t>
      </w:r>
      <w:r w:rsidRPr="00243067">
        <w:rPr>
          <w:rStyle w:val="Hyperlink"/>
          <w:rFonts w:ascii="Times New Roman" w:hAnsi="Times New Roman" w:cs="Times New Roman"/>
          <w:sz w:val="20"/>
          <w:szCs w:val="20"/>
          <w:shd w:val="clear" w:color="auto" w:fill="FFFFFF"/>
          <w:lang w:val="id-ID"/>
        </w:rPr>
        <w:t>.</w:t>
      </w:r>
      <w:r w:rsidR="00994E70">
        <w:rPr>
          <w:rStyle w:val="Hyperlink"/>
          <w:rFonts w:ascii="Times New Roman" w:hAnsi="Times New Roman" w:cs="Times New Roman"/>
          <w:sz w:val="20"/>
          <w:szCs w:val="20"/>
          <w:shd w:val="clear" w:color="auto" w:fill="FFFFFF"/>
        </w:rPr>
        <w:t>4279</w:t>
      </w:r>
    </w:p>
    <w:tbl>
      <w:tblPr>
        <w:tblW w:w="9062" w:type="dxa"/>
        <w:tblInd w:w="-108"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235"/>
        <w:gridCol w:w="6827"/>
      </w:tblGrid>
      <w:tr w:rsidR="00243067" w:rsidRPr="00243067" w:rsidTr="0092177B">
        <w:tc>
          <w:tcPr>
            <w:tcW w:w="2235" w:type="dxa"/>
            <w:tcBorders>
              <w:top w:val="single" w:sz="12" w:space="0" w:color="9BBB59"/>
              <w:bottom w:val="single" w:sz="12" w:space="0" w:color="9BBB59"/>
            </w:tcBorders>
          </w:tcPr>
          <w:p w:rsidR="00243067" w:rsidRPr="00243067" w:rsidRDefault="00243067" w:rsidP="0092177B">
            <w:pPr>
              <w:pBdr>
                <w:top w:val="nil"/>
                <w:left w:val="nil"/>
                <w:bottom w:val="nil"/>
                <w:right w:val="nil"/>
                <w:between w:val="nil"/>
              </w:pBdr>
              <w:spacing w:before="120" w:after="120" w:line="240" w:lineRule="auto"/>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RTICLE INFO</w:t>
            </w:r>
          </w:p>
        </w:tc>
        <w:tc>
          <w:tcPr>
            <w:tcW w:w="6827" w:type="dxa"/>
            <w:tcBorders>
              <w:top w:val="single" w:sz="12" w:space="0" w:color="9BBB59"/>
              <w:bottom w:val="single" w:sz="12" w:space="0" w:color="9BBB59"/>
            </w:tcBorders>
          </w:tcPr>
          <w:p w:rsidR="00243067" w:rsidRPr="00243067" w:rsidRDefault="00243067" w:rsidP="0092177B">
            <w:pPr>
              <w:pBdr>
                <w:top w:val="nil"/>
                <w:left w:val="nil"/>
                <w:bottom w:val="nil"/>
                <w:right w:val="nil"/>
                <w:between w:val="nil"/>
              </w:pBdr>
              <w:spacing w:before="120" w:after="120" w:line="240" w:lineRule="auto"/>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BSTRACT</w:t>
            </w:r>
          </w:p>
        </w:tc>
      </w:tr>
      <w:tr w:rsidR="001D7E3A" w:rsidRPr="00243067" w:rsidTr="00473758">
        <w:trPr>
          <w:trHeight w:val="2017"/>
        </w:trPr>
        <w:tc>
          <w:tcPr>
            <w:tcW w:w="2235" w:type="dxa"/>
            <w:vMerge w:val="restart"/>
            <w:tcBorders>
              <w:top w:val="single" w:sz="12" w:space="0" w:color="9BBB59"/>
            </w:tcBorders>
          </w:tcPr>
          <w:p w:rsidR="001D7E3A" w:rsidRPr="00243067" w:rsidRDefault="001D7E3A" w:rsidP="001D7E3A">
            <w:pPr>
              <w:pBdr>
                <w:top w:val="nil"/>
                <w:left w:val="nil"/>
                <w:bottom w:val="nil"/>
                <w:right w:val="nil"/>
                <w:between w:val="nil"/>
              </w:pBdr>
              <w:spacing w:after="0" w:line="240" w:lineRule="auto"/>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rticle history</w:t>
            </w:r>
          </w:p>
          <w:p w:rsidR="001D7E3A" w:rsidRPr="00243067" w:rsidRDefault="001D7E3A" w:rsidP="001D7E3A">
            <w:pPr>
              <w:spacing w:after="0" w:line="240" w:lineRule="auto"/>
              <w:rPr>
                <w:rFonts w:ascii="Times New Roman" w:eastAsia="Times New Roman" w:hAnsi="Times New Roman" w:cs="Times New Roman"/>
                <w:i/>
                <w:sz w:val="20"/>
                <w:szCs w:val="20"/>
                <w:lang w:val="id-ID"/>
              </w:rPr>
            </w:pPr>
            <w:r w:rsidRPr="00243067">
              <w:rPr>
                <w:rFonts w:ascii="Times New Roman" w:eastAsia="Times New Roman" w:hAnsi="Times New Roman" w:cs="Times New Roman"/>
                <w:i/>
                <w:sz w:val="20"/>
                <w:szCs w:val="20"/>
                <w:lang w:val="id-ID"/>
              </w:rPr>
              <w:t xml:space="preserve">Received: </w:t>
            </w:r>
            <w:r w:rsidR="000F49E5">
              <w:rPr>
                <w:rFonts w:ascii="Times New Roman" w:eastAsia="Times New Roman" w:hAnsi="Times New Roman" w:cs="Times New Roman"/>
                <w:i/>
                <w:sz w:val="20"/>
                <w:szCs w:val="20"/>
              </w:rPr>
              <w:t>10</w:t>
            </w:r>
            <w:r w:rsidRPr="00243067">
              <w:rPr>
                <w:rFonts w:ascii="Times New Roman" w:eastAsia="Times New Roman" w:hAnsi="Times New Roman" w:cs="Times New Roman"/>
                <w:i/>
                <w:sz w:val="20"/>
                <w:szCs w:val="20"/>
                <w:lang w:val="id-ID"/>
              </w:rPr>
              <w:t xml:space="preserve"> </w:t>
            </w:r>
            <w:r>
              <w:rPr>
                <w:rFonts w:ascii="Times New Roman" w:eastAsia="Times New Roman" w:hAnsi="Times New Roman" w:cs="Times New Roman"/>
                <w:i/>
                <w:sz w:val="20"/>
                <w:szCs w:val="20"/>
              </w:rPr>
              <w:t>Jan</w:t>
            </w:r>
            <w:r>
              <w:rPr>
                <w:rFonts w:ascii="Times New Roman" w:eastAsia="Times New Roman" w:hAnsi="Times New Roman" w:cs="Times New Roman"/>
                <w:i/>
                <w:sz w:val="20"/>
                <w:szCs w:val="20"/>
                <w:lang w:val="id-ID"/>
              </w:rPr>
              <w:t xml:space="preserve"> 2026</w:t>
            </w:r>
          </w:p>
          <w:p w:rsidR="001D7E3A" w:rsidRPr="004E217C" w:rsidRDefault="001D7E3A" w:rsidP="001D7E3A">
            <w:pP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i/>
                <w:sz w:val="20"/>
                <w:szCs w:val="20"/>
                <w:lang w:val="id-ID"/>
              </w:rPr>
              <w:t xml:space="preserve">Revised: </w:t>
            </w:r>
            <w:r w:rsidR="000F49E5">
              <w:rPr>
                <w:rFonts w:ascii="Times New Roman" w:eastAsia="Times New Roman" w:hAnsi="Times New Roman" w:cs="Times New Roman"/>
                <w:i/>
                <w:sz w:val="20"/>
                <w:szCs w:val="20"/>
              </w:rPr>
              <w:t>23</w:t>
            </w:r>
            <w:r>
              <w:rPr>
                <w:rFonts w:ascii="Times New Roman" w:eastAsia="Times New Roman" w:hAnsi="Times New Roman" w:cs="Times New Roman"/>
                <w:i/>
                <w:sz w:val="20"/>
                <w:szCs w:val="20"/>
                <w:lang w:val="id-ID"/>
              </w:rPr>
              <w:t xml:space="preserve"> </w:t>
            </w:r>
            <w:r>
              <w:rPr>
                <w:rFonts w:ascii="Times New Roman" w:eastAsia="Times New Roman" w:hAnsi="Times New Roman" w:cs="Times New Roman"/>
                <w:i/>
                <w:sz w:val="20"/>
                <w:szCs w:val="20"/>
              </w:rPr>
              <w:t>Jan</w:t>
            </w:r>
            <w:r>
              <w:rPr>
                <w:rFonts w:ascii="Times New Roman" w:eastAsia="Times New Roman" w:hAnsi="Times New Roman" w:cs="Times New Roman"/>
                <w:i/>
                <w:sz w:val="20"/>
                <w:szCs w:val="20"/>
                <w:lang w:val="id-ID"/>
              </w:rPr>
              <w:t xml:space="preserve"> 202</w:t>
            </w:r>
            <w:r>
              <w:rPr>
                <w:rFonts w:ascii="Times New Roman" w:eastAsia="Times New Roman" w:hAnsi="Times New Roman" w:cs="Times New Roman"/>
                <w:i/>
                <w:sz w:val="20"/>
                <w:szCs w:val="20"/>
              </w:rPr>
              <w:t>6</w:t>
            </w:r>
          </w:p>
          <w:p w:rsidR="001D7E3A" w:rsidRPr="00243067" w:rsidRDefault="001D7E3A" w:rsidP="001D7E3A">
            <w:pPr>
              <w:spacing w:after="0" w:line="240" w:lineRule="auto"/>
              <w:rPr>
                <w:rFonts w:ascii="Times New Roman" w:eastAsia="Times New Roman" w:hAnsi="Times New Roman" w:cs="Times New Roman"/>
                <w:i/>
                <w:sz w:val="20"/>
                <w:szCs w:val="20"/>
                <w:lang w:val="id-ID"/>
              </w:rPr>
            </w:pPr>
            <w:r>
              <w:rPr>
                <w:rFonts w:ascii="Times New Roman" w:eastAsia="Times New Roman" w:hAnsi="Times New Roman" w:cs="Times New Roman"/>
                <w:i/>
                <w:sz w:val="20"/>
                <w:szCs w:val="20"/>
                <w:lang w:val="id-ID"/>
              </w:rPr>
              <w:t xml:space="preserve">Accepted: </w:t>
            </w:r>
            <w:r w:rsidR="0045016E">
              <w:rPr>
                <w:rFonts w:ascii="Times New Roman" w:eastAsia="Times New Roman" w:hAnsi="Times New Roman" w:cs="Times New Roman"/>
                <w:i/>
                <w:sz w:val="20"/>
                <w:szCs w:val="20"/>
              </w:rPr>
              <w:t>04</w:t>
            </w:r>
            <w:r>
              <w:rPr>
                <w:rFonts w:ascii="Times New Roman" w:eastAsia="Times New Roman" w:hAnsi="Times New Roman" w:cs="Times New Roman"/>
                <w:i/>
                <w:sz w:val="20"/>
                <w:szCs w:val="20"/>
              </w:rPr>
              <w:t xml:space="preserve"> </w:t>
            </w:r>
            <w:r w:rsidR="000F49E5">
              <w:rPr>
                <w:rFonts w:ascii="Times New Roman" w:eastAsia="Times New Roman" w:hAnsi="Times New Roman" w:cs="Times New Roman"/>
                <w:i/>
                <w:sz w:val="20"/>
                <w:szCs w:val="20"/>
              </w:rPr>
              <w:t>Feb</w:t>
            </w:r>
            <w:r>
              <w:rPr>
                <w:rFonts w:ascii="Times New Roman" w:eastAsia="Times New Roman" w:hAnsi="Times New Roman" w:cs="Times New Roman"/>
                <w:i/>
                <w:sz w:val="20"/>
                <w:szCs w:val="20"/>
                <w:lang w:val="id-ID"/>
              </w:rPr>
              <w:t xml:space="preserve"> 2026</w:t>
            </w:r>
          </w:p>
          <w:p w:rsidR="001D7E3A" w:rsidRPr="00243067" w:rsidRDefault="001D7E3A" w:rsidP="001D7E3A">
            <w:pPr>
              <w:pBdr>
                <w:top w:val="nil"/>
                <w:left w:val="nil"/>
                <w:bottom w:val="nil"/>
                <w:right w:val="nil"/>
                <w:between w:val="nil"/>
              </w:pBdr>
              <w:spacing w:after="0" w:line="240" w:lineRule="auto"/>
              <w:rPr>
                <w:rFonts w:ascii="Times New Roman" w:eastAsia="Times New Roman" w:hAnsi="Times New Roman" w:cs="Times New Roman"/>
                <w:i/>
                <w:sz w:val="20"/>
                <w:szCs w:val="20"/>
                <w:lang w:val="id-ID"/>
              </w:rPr>
            </w:pPr>
          </w:p>
          <w:p w:rsidR="001D7E3A" w:rsidRPr="00243067" w:rsidRDefault="001D7E3A" w:rsidP="001D7E3A">
            <w:pPr>
              <w:pBdr>
                <w:top w:val="nil"/>
                <w:left w:val="nil"/>
                <w:bottom w:val="nil"/>
                <w:right w:val="nil"/>
                <w:between w:val="nil"/>
              </w:pBdr>
              <w:spacing w:after="0" w:line="240" w:lineRule="auto"/>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Kata Kunci:</w:t>
            </w:r>
          </w:p>
          <w:p w:rsidR="0028008E" w:rsidRPr="0028008E" w:rsidRDefault="0028008E" w:rsidP="0028008E">
            <w:pPr>
              <w:pStyle w:val="E-JOURNALAbstrakTitle"/>
              <w:pBdr>
                <w:top w:val="nil"/>
                <w:left w:val="nil"/>
                <w:bottom w:val="nil"/>
                <w:right w:val="nil"/>
                <w:between w:val="nil"/>
              </w:pBdr>
              <w:spacing w:after="0"/>
              <w:jc w:val="left"/>
              <w:rPr>
                <w:b w:val="0"/>
                <w:bCs/>
                <w:sz w:val="20"/>
                <w:szCs w:val="22"/>
                <w:lang w:val="en-US"/>
              </w:rPr>
            </w:pPr>
            <w:r w:rsidRPr="0028008E">
              <w:rPr>
                <w:b w:val="0"/>
                <w:bCs/>
                <w:sz w:val="20"/>
                <w:szCs w:val="22"/>
                <w:lang w:val="en-US"/>
              </w:rPr>
              <w:t>Live streaming Shopee, Pemasaran digital, Citra merek</w:t>
            </w:r>
          </w:p>
          <w:p w:rsidR="00103402" w:rsidRDefault="00103402" w:rsidP="001D7E3A">
            <w:pPr>
              <w:pStyle w:val="E-JOURNALAbstrakTitle"/>
              <w:spacing w:after="0"/>
              <w:jc w:val="left"/>
              <w:rPr>
                <w:b w:val="0"/>
                <w:bCs/>
                <w:sz w:val="20"/>
                <w:szCs w:val="22"/>
                <w:lang w:val="en-US"/>
              </w:rPr>
            </w:pPr>
          </w:p>
          <w:p w:rsidR="001D7E3A" w:rsidRDefault="001D7E3A" w:rsidP="001D7E3A">
            <w:pPr>
              <w:pBdr>
                <w:top w:val="nil"/>
                <w:left w:val="nil"/>
                <w:bottom w:val="nil"/>
                <w:right w:val="nil"/>
                <w:between w:val="nil"/>
              </w:pBdr>
              <w:spacing w:after="0" w:line="240" w:lineRule="auto"/>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Keywords:</w:t>
            </w:r>
          </w:p>
          <w:p w:rsidR="0028008E" w:rsidRPr="0028008E" w:rsidRDefault="0028008E" w:rsidP="0028008E">
            <w:pPr>
              <w:pStyle w:val="E-JOURNALAbstrakTitle"/>
              <w:pBdr>
                <w:top w:val="nil"/>
                <w:left w:val="nil"/>
                <w:bottom w:val="nil"/>
                <w:right w:val="nil"/>
                <w:between w:val="nil"/>
              </w:pBdr>
              <w:spacing w:after="0"/>
              <w:jc w:val="left"/>
              <w:rPr>
                <w:b w:val="0"/>
                <w:i/>
                <w:iCs/>
                <w:sz w:val="20"/>
                <w:szCs w:val="20"/>
              </w:rPr>
            </w:pPr>
            <w:r w:rsidRPr="0028008E">
              <w:rPr>
                <w:b w:val="0"/>
                <w:i/>
                <w:iCs/>
                <w:sz w:val="20"/>
                <w:szCs w:val="20"/>
              </w:rPr>
              <w:t>Shopee Live streaming, Digital Marketing, Brand image</w:t>
            </w:r>
          </w:p>
          <w:p w:rsidR="00103402" w:rsidRDefault="00103402" w:rsidP="001D7E3A">
            <w:pPr>
              <w:pStyle w:val="E-JOURNALAbstrakTitle"/>
              <w:pBdr>
                <w:top w:val="nil"/>
                <w:left w:val="nil"/>
                <w:bottom w:val="nil"/>
                <w:right w:val="nil"/>
                <w:between w:val="nil"/>
              </w:pBdr>
              <w:spacing w:after="0"/>
              <w:jc w:val="left"/>
              <w:rPr>
                <w:b w:val="0"/>
                <w:i/>
                <w:iCs/>
                <w:sz w:val="20"/>
                <w:szCs w:val="20"/>
                <w:lang w:val="en-ID"/>
              </w:rPr>
            </w:pPr>
          </w:p>
          <w:p w:rsidR="0088463D" w:rsidRDefault="0088463D" w:rsidP="001D7E3A">
            <w:pPr>
              <w:pStyle w:val="E-JOURNALAbstrakTitle"/>
              <w:pBdr>
                <w:top w:val="nil"/>
                <w:left w:val="nil"/>
                <w:bottom w:val="nil"/>
                <w:right w:val="nil"/>
                <w:between w:val="nil"/>
              </w:pBdr>
              <w:spacing w:after="0"/>
              <w:jc w:val="left"/>
              <w:rPr>
                <w:b w:val="0"/>
                <w:i/>
                <w:iCs/>
                <w:sz w:val="20"/>
                <w:szCs w:val="20"/>
                <w:lang w:val="en-ID"/>
              </w:rPr>
            </w:pPr>
          </w:p>
          <w:p w:rsidR="0088463D" w:rsidRDefault="0088463D" w:rsidP="001D7E3A">
            <w:pPr>
              <w:pStyle w:val="E-JOURNALAbstrakTitle"/>
              <w:pBdr>
                <w:top w:val="nil"/>
                <w:left w:val="nil"/>
                <w:bottom w:val="nil"/>
                <w:right w:val="nil"/>
                <w:between w:val="nil"/>
              </w:pBdr>
              <w:spacing w:after="0"/>
              <w:jc w:val="left"/>
              <w:rPr>
                <w:b w:val="0"/>
                <w:i/>
                <w:iCs/>
                <w:sz w:val="20"/>
                <w:szCs w:val="20"/>
                <w:lang w:val="en-ID"/>
              </w:rPr>
            </w:pPr>
          </w:p>
          <w:p w:rsidR="0088463D" w:rsidRDefault="0088463D" w:rsidP="001D7E3A">
            <w:pPr>
              <w:pStyle w:val="E-JOURNALAbstrakTitle"/>
              <w:pBdr>
                <w:top w:val="nil"/>
                <w:left w:val="nil"/>
                <w:bottom w:val="nil"/>
                <w:right w:val="nil"/>
                <w:between w:val="nil"/>
              </w:pBdr>
              <w:spacing w:after="0"/>
              <w:jc w:val="left"/>
              <w:rPr>
                <w:b w:val="0"/>
                <w:i/>
                <w:iCs/>
                <w:sz w:val="20"/>
                <w:szCs w:val="20"/>
                <w:lang w:val="en-ID"/>
              </w:rPr>
            </w:pPr>
          </w:p>
          <w:p w:rsidR="008354E9" w:rsidRDefault="008354E9" w:rsidP="001D7E3A">
            <w:pPr>
              <w:pStyle w:val="E-JOURNALAbstrakTitle"/>
              <w:pBdr>
                <w:top w:val="nil"/>
                <w:left w:val="nil"/>
                <w:bottom w:val="nil"/>
                <w:right w:val="nil"/>
                <w:between w:val="nil"/>
              </w:pBdr>
              <w:spacing w:after="0"/>
              <w:jc w:val="left"/>
              <w:rPr>
                <w:b w:val="0"/>
                <w:i/>
                <w:iCs/>
                <w:sz w:val="20"/>
                <w:szCs w:val="20"/>
                <w:lang w:val="en-ID"/>
              </w:rPr>
            </w:pPr>
          </w:p>
          <w:p w:rsidR="00103402" w:rsidRDefault="00103402" w:rsidP="001D7E3A">
            <w:pPr>
              <w:pStyle w:val="E-JOURNALAbstrakTitle"/>
              <w:pBdr>
                <w:top w:val="nil"/>
                <w:left w:val="nil"/>
                <w:bottom w:val="nil"/>
                <w:right w:val="nil"/>
                <w:between w:val="nil"/>
              </w:pBdr>
              <w:spacing w:after="0"/>
              <w:jc w:val="left"/>
              <w:rPr>
                <w:b w:val="0"/>
                <w:i/>
                <w:iCs/>
                <w:sz w:val="20"/>
                <w:szCs w:val="20"/>
                <w:lang w:val="en-ID"/>
              </w:rPr>
            </w:pPr>
          </w:p>
          <w:p w:rsidR="001D7E3A" w:rsidRDefault="001D7E3A" w:rsidP="001D7E3A">
            <w:pPr>
              <w:pStyle w:val="NormalWeb"/>
              <w:pBdr>
                <w:top w:val="nil"/>
                <w:left w:val="nil"/>
                <w:bottom w:val="nil"/>
                <w:right w:val="nil"/>
                <w:between w:val="nil"/>
              </w:pBdr>
              <w:spacing w:before="0" w:beforeAutospacing="0" w:after="0" w:afterAutospacing="0"/>
              <w:jc w:val="center"/>
              <w:rPr>
                <w:sz w:val="20"/>
                <w:szCs w:val="20"/>
                <w:lang w:val="id-ID"/>
              </w:rPr>
            </w:pPr>
            <w:r w:rsidRPr="00243067">
              <w:rPr>
                <w:noProof/>
                <w:lang w:val="en-US" w:eastAsia="en-US"/>
              </w:rPr>
              <w:drawing>
                <wp:inline distT="0" distB="0" distL="0" distR="0" wp14:anchorId="76562BB1" wp14:editId="62D71637">
                  <wp:extent cx="712470" cy="712470"/>
                  <wp:effectExtent l="0" t="0" r="0" b="0"/>
                  <wp:docPr id="20" name="image4.jp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Qr code&#10;&#10;Description automatically generated"/>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712470" cy="712470"/>
                          </a:xfrm>
                          <a:prstGeom prst="rect">
                            <a:avLst/>
                          </a:prstGeom>
                          <a:ln/>
                        </pic:spPr>
                      </pic:pic>
                    </a:graphicData>
                  </a:graphic>
                </wp:inline>
              </w:drawing>
            </w:r>
          </w:p>
          <w:p w:rsidR="001D7E3A" w:rsidRPr="00243067" w:rsidRDefault="001D7E3A" w:rsidP="001D7E3A">
            <w:pPr>
              <w:pBdr>
                <w:top w:val="nil"/>
                <w:left w:val="nil"/>
                <w:bottom w:val="nil"/>
                <w:right w:val="nil"/>
                <w:between w:val="nil"/>
              </w:pBdr>
              <w:tabs>
                <w:tab w:val="right" w:pos="2160"/>
              </w:tabs>
              <w:spacing w:after="0" w:line="240" w:lineRule="auto"/>
              <w:rPr>
                <w:rFonts w:ascii="Times New Roman" w:eastAsia="Times New Roman" w:hAnsi="Times New Roman" w:cs="Times New Roman"/>
                <w:sz w:val="20"/>
                <w:szCs w:val="20"/>
                <w:lang w:val="id-ID"/>
              </w:rPr>
            </w:pPr>
          </w:p>
        </w:tc>
        <w:tc>
          <w:tcPr>
            <w:tcW w:w="6827" w:type="dxa"/>
            <w:tcBorders>
              <w:top w:val="single" w:sz="12" w:space="0" w:color="9BBB59"/>
              <w:bottom w:val="single" w:sz="12" w:space="0" w:color="9BBB59"/>
            </w:tcBorders>
            <w:shd w:val="clear" w:color="auto" w:fill="F2F2F2"/>
          </w:tcPr>
          <w:p w:rsidR="001D7E3A" w:rsidRPr="001D7E3A" w:rsidRDefault="0028008E" w:rsidP="001D7E3A">
            <w:pPr>
              <w:pStyle w:val="NormalWeb"/>
              <w:spacing w:before="0" w:beforeAutospacing="0" w:after="0" w:afterAutospacing="0"/>
              <w:jc w:val="both"/>
              <w:rPr>
                <w:sz w:val="20"/>
                <w:szCs w:val="20"/>
              </w:rPr>
            </w:pPr>
            <w:r>
              <w:rPr>
                <w:sz w:val="20"/>
                <w:szCs w:val="20"/>
                <w:lang w:val="en-US"/>
              </w:rPr>
              <w:t xml:space="preserve">Pemanfaatan fitur </w:t>
            </w:r>
            <w:r w:rsidRPr="002055F1">
              <w:rPr>
                <w:i/>
                <w:sz w:val="20"/>
                <w:szCs w:val="20"/>
                <w:lang w:val="en-US"/>
              </w:rPr>
              <w:t>live streaming</w:t>
            </w:r>
            <w:r>
              <w:rPr>
                <w:sz w:val="20"/>
                <w:szCs w:val="20"/>
                <w:lang w:val="en-US"/>
              </w:rPr>
              <w:t xml:space="preserve"> Shopee, atau yang biasa disebut sebagai Shopee Live, merupakan salah satu inovasi terhadap stategi pemasaran digital karena dapat meningkatkan, interaksi, komunikasi, citra, dan daya tarik konsumen terhadap suatu merek. Namun, permasalahan yang dihadapi seperti teknik penyampaian informasi tentang </w:t>
            </w:r>
            <w:r w:rsidRPr="00EB24E4">
              <w:rPr>
                <w:i/>
                <w:sz w:val="20"/>
                <w:szCs w:val="20"/>
                <w:lang w:val="en-US"/>
              </w:rPr>
              <w:t>live streaming</w:t>
            </w:r>
            <w:r>
              <w:rPr>
                <w:sz w:val="20"/>
                <w:szCs w:val="20"/>
                <w:lang w:val="en-US"/>
              </w:rPr>
              <w:t xml:space="preserve"> yang efektif dan komuniktif masih terbatas, khususnya pada kalangan mahasiswa yang masih membutuhkan pemahaman lebih terkait dengan pemasaran digital. Kegiatan pengabdian masyarakat ini dilakukan dengan melibatkan BIG Stationery sebagai pemateri sekaligus narasumber, dan mahasiswa UPN “Veteran Jawa Timur sebagai peserta. Metode kegiatan meliputi pemaparan materi, penerapan strategi </w:t>
            </w:r>
            <w:r w:rsidRPr="00EB24E4">
              <w:rPr>
                <w:i/>
                <w:sz w:val="20"/>
                <w:szCs w:val="20"/>
                <w:lang w:val="en-US"/>
              </w:rPr>
              <w:t>live streaming</w:t>
            </w:r>
            <w:r>
              <w:rPr>
                <w:sz w:val="20"/>
                <w:szCs w:val="20"/>
                <w:lang w:val="en-US"/>
              </w:rPr>
              <w:t xml:space="preserve"> yang efektif, serta diskusi tanya jawab tentang </w:t>
            </w:r>
            <w:r w:rsidRPr="00EB24E4">
              <w:rPr>
                <w:i/>
                <w:sz w:val="20"/>
                <w:szCs w:val="20"/>
                <w:lang w:val="en-US"/>
              </w:rPr>
              <w:t xml:space="preserve">live streaming </w:t>
            </w:r>
            <w:r>
              <w:rPr>
                <w:sz w:val="20"/>
                <w:szCs w:val="20"/>
                <w:lang w:val="en-US"/>
              </w:rPr>
              <w:t xml:space="preserve">untuk meningkatkan citra dan daya tarik merek. Materi disampaikan langsung oleh karyawan BIG Stationery yang memiliki pengalaman pada bidang </w:t>
            </w:r>
            <w:r w:rsidRPr="00EB24E4">
              <w:rPr>
                <w:i/>
                <w:sz w:val="20"/>
                <w:szCs w:val="20"/>
                <w:lang w:val="en-US"/>
              </w:rPr>
              <w:t>live streaming</w:t>
            </w:r>
            <w:r>
              <w:rPr>
                <w:sz w:val="20"/>
                <w:szCs w:val="20"/>
                <w:lang w:val="en-US"/>
              </w:rPr>
              <w:t xml:space="preserve"> dan dunia pemasaran digital. Hasil dari kegiatan menunjukan bahwa peserta dapat memperolah wawasan dan pemahaman yang lebih luas, mengenai strategi pemasaran digital melalui fitur </w:t>
            </w:r>
            <w:r w:rsidRPr="00FD33C6">
              <w:rPr>
                <w:i/>
                <w:sz w:val="20"/>
                <w:szCs w:val="20"/>
                <w:lang w:val="en-US"/>
              </w:rPr>
              <w:t>live streaming</w:t>
            </w:r>
            <w:r>
              <w:rPr>
                <w:sz w:val="20"/>
                <w:szCs w:val="20"/>
                <w:lang w:val="en-US"/>
              </w:rPr>
              <w:t>, dan dapat meningkatkan literasi mahasiswa serta memperkuat kolaborasi antara perguruan tinggi dengan mitra industri.</w:t>
            </w:r>
          </w:p>
        </w:tc>
      </w:tr>
      <w:tr w:rsidR="001D7E3A" w:rsidRPr="00243067" w:rsidTr="0000126C">
        <w:trPr>
          <w:trHeight w:val="2562"/>
        </w:trPr>
        <w:tc>
          <w:tcPr>
            <w:tcW w:w="2235" w:type="dxa"/>
            <w:vMerge/>
            <w:tcBorders>
              <w:top w:val="single" w:sz="12" w:space="0" w:color="9BBB59"/>
            </w:tcBorders>
          </w:tcPr>
          <w:p w:rsidR="001D7E3A" w:rsidRPr="00243067" w:rsidRDefault="001D7E3A" w:rsidP="001D7E3A">
            <w:pPr>
              <w:widowControl w:val="0"/>
              <w:pBdr>
                <w:top w:val="nil"/>
                <w:left w:val="nil"/>
                <w:bottom w:val="nil"/>
                <w:right w:val="nil"/>
                <w:between w:val="nil"/>
              </w:pBdr>
              <w:spacing w:line="240" w:lineRule="auto"/>
              <w:rPr>
                <w:rFonts w:ascii="Times New Roman" w:eastAsia="Times New Roman" w:hAnsi="Times New Roman" w:cs="Times New Roman"/>
                <w:sz w:val="20"/>
                <w:szCs w:val="20"/>
                <w:lang w:val="id-ID"/>
              </w:rPr>
            </w:pPr>
          </w:p>
        </w:tc>
        <w:tc>
          <w:tcPr>
            <w:tcW w:w="6827" w:type="dxa"/>
            <w:tcBorders>
              <w:top w:val="single" w:sz="12" w:space="0" w:color="9BBB59"/>
              <w:bottom w:val="single" w:sz="12" w:space="0" w:color="9BBB59"/>
            </w:tcBorders>
            <w:shd w:val="clear" w:color="auto" w:fill="F2F2F2"/>
          </w:tcPr>
          <w:p w:rsidR="0028008E" w:rsidRPr="0028008E" w:rsidRDefault="0028008E" w:rsidP="0028008E">
            <w:pPr>
              <w:spacing w:after="0" w:line="240" w:lineRule="auto"/>
              <w:jc w:val="both"/>
              <w:rPr>
                <w:rFonts w:ascii="Times New Roman" w:eastAsia="Times New Roman" w:hAnsi="Times New Roman" w:cs="Times New Roman"/>
                <w:i/>
                <w:sz w:val="20"/>
                <w:szCs w:val="20"/>
                <w:lang w:val="en-ID" w:eastAsia="ko-KR"/>
              </w:rPr>
            </w:pPr>
            <w:r w:rsidRPr="0028008E">
              <w:rPr>
                <w:rFonts w:ascii="Times New Roman" w:eastAsia="Times New Roman" w:hAnsi="Times New Roman" w:cs="Times New Roman"/>
                <w:i/>
                <w:sz w:val="20"/>
                <w:szCs w:val="20"/>
                <w:lang w:val="en-ID" w:eastAsia="ko-KR"/>
              </w:rPr>
              <w:t xml:space="preserve">Utilizing Shopee's live streaming feature, or what is commonly referred to as Shopee Live, is one of the innovations in digital marketing strategies because it can increase interaction, communication, image and consumer attraction to a brand. However, the problems faced such as effective and communicative techniques for conveying information about live streaming are still limited, especially among students who still need more understanding regarding digital marketing. This community service activity was carried out by involving BIG Stationery as a speaker and resource person, and UPN "East Java Veterans" students as participants. The activity method included presentation of material, implementation of effective live streaming strategies, as well as question and answer discussions about live streaming to improve the brand's image and appeal. </w:t>
            </w:r>
            <w:proofErr w:type="gramStart"/>
            <w:r w:rsidRPr="0028008E">
              <w:rPr>
                <w:rFonts w:ascii="Times New Roman" w:eastAsia="Times New Roman" w:hAnsi="Times New Roman" w:cs="Times New Roman"/>
                <w:i/>
                <w:sz w:val="20"/>
                <w:szCs w:val="20"/>
                <w:lang w:val="en-ID" w:eastAsia="ko-KR"/>
              </w:rPr>
              <w:t>universities</w:t>
            </w:r>
            <w:proofErr w:type="gramEnd"/>
            <w:r w:rsidRPr="0028008E">
              <w:rPr>
                <w:rFonts w:ascii="Times New Roman" w:eastAsia="Times New Roman" w:hAnsi="Times New Roman" w:cs="Times New Roman"/>
                <w:i/>
                <w:sz w:val="20"/>
                <w:szCs w:val="20"/>
                <w:lang w:val="en-ID" w:eastAsia="ko-KR"/>
              </w:rPr>
              <w:t xml:space="preserve"> with industrial partners.</w:t>
            </w:r>
          </w:p>
          <w:p w:rsidR="001D7E3A" w:rsidRPr="00243067" w:rsidRDefault="001D7E3A" w:rsidP="001D7E3A">
            <w:pPr>
              <w:pStyle w:val="E-JOURNALAbstractBodyEnglish"/>
              <w:tabs>
                <w:tab w:val="left" w:pos="720"/>
                <w:tab w:val="left" w:pos="1440"/>
                <w:tab w:val="center" w:pos="3235"/>
              </w:tabs>
              <w:ind w:firstLine="0"/>
              <w:rPr>
                <w:sz w:val="20"/>
                <w:szCs w:val="20"/>
              </w:rPr>
            </w:pPr>
            <w:r w:rsidRPr="00243067">
              <w:rPr>
                <w:i w:val="0"/>
                <w:noProof/>
                <w:sz w:val="20"/>
                <w:szCs w:val="20"/>
                <w:lang w:val="en-US"/>
              </w:rPr>
              <w:drawing>
                <wp:inline distT="0" distB="0" distL="0" distR="0" wp14:anchorId="707C31FD" wp14:editId="6796BA55">
                  <wp:extent cx="722630" cy="255270"/>
                  <wp:effectExtent l="0" t="0" r="1270" b="0"/>
                  <wp:docPr id="16"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1.png" descr="https://licensebuttons.net/l/by-sa/3.0/88x31.png"/>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722630" cy="255270"/>
                          </a:xfrm>
                          <a:prstGeom prst="rect">
                            <a:avLst/>
                          </a:prstGeom>
                          <a:ln/>
                        </pic:spPr>
                      </pic:pic>
                    </a:graphicData>
                  </a:graphic>
                </wp:inline>
              </w:drawing>
            </w:r>
            <w:r w:rsidRPr="00243067">
              <w:rPr>
                <w:iCs/>
                <w:sz w:val="20"/>
                <w:szCs w:val="20"/>
              </w:rPr>
              <w:tab/>
            </w:r>
            <w:r w:rsidRPr="00243067">
              <w:rPr>
                <w:iCs/>
                <w:sz w:val="20"/>
                <w:szCs w:val="20"/>
              </w:rPr>
              <w:tab/>
            </w:r>
          </w:p>
          <w:p w:rsidR="001D7E3A" w:rsidRPr="00243067" w:rsidRDefault="001D7E3A" w:rsidP="001D7E3A">
            <w:pPr>
              <w:spacing w:after="0" w:line="240" w:lineRule="auto"/>
              <w:ind w:right="149"/>
              <w:rPr>
                <w:rFonts w:ascii="Times New Roman" w:eastAsia="Times New Roman" w:hAnsi="Times New Roman" w:cs="Times New Roman"/>
                <w:sz w:val="20"/>
                <w:szCs w:val="20"/>
                <w:lang w:val="id-ID"/>
              </w:rPr>
            </w:pPr>
            <w:r w:rsidRPr="00243067">
              <w:rPr>
                <w:rFonts w:ascii="Times New Roman" w:eastAsia="Times New Roman" w:hAnsi="Times New Roman" w:cs="Times New Roman"/>
                <w:sz w:val="20"/>
                <w:szCs w:val="20"/>
                <w:lang w:val="id-ID"/>
              </w:rPr>
              <w:t xml:space="preserve">This is an open access article under the </w:t>
            </w:r>
            <w:hyperlink r:id="rId13">
              <w:r w:rsidRPr="00243067">
                <w:rPr>
                  <w:rFonts w:ascii="Times New Roman" w:eastAsia="Times New Roman" w:hAnsi="Times New Roman" w:cs="Times New Roman"/>
                  <w:sz w:val="20"/>
                  <w:szCs w:val="20"/>
                  <w:lang w:val="id-ID"/>
                </w:rPr>
                <w:t>CC–BY-SA</w:t>
              </w:r>
            </w:hyperlink>
            <w:r w:rsidRPr="00243067">
              <w:rPr>
                <w:rFonts w:ascii="Times New Roman" w:eastAsia="Times New Roman" w:hAnsi="Times New Roman" w:cs="Times New Roman"/>
                <w:sz w:val="20"/>
                <w:szCs w:val="20"/>
                <w:lang w:val="id-ID"/>
              </w:rPr>
              <w:t xml:space="preserve"> license.</w:t>
            </w:r>
          </w:p>
        </w:tc>
      </w:tr>
    </w:tbl>
    <w:p w:rsidR="00243067" w:rsidRPr="00C15556" w:rsidRDefault="00243067" w:rsidP="00141D1B">
      <w:pPr>
        <w:pBdr>
          <w:top w:val="nil"/>
          <w:left w:val="nil"/>
          <w:bottom w:val="nil"/>
          <w:right w:val="nil"/>
          <w:between w:val="nil"/>
        </w:pBdr>
        <w:spacing w:after="0" w:line="240" w:lineRule="auto"/>
        <w:jc w:val="both"/>
        <w:rPr>
          <w:rFonts w:ascii="Times New Roman" w:eastAsia="Times New Roman" w:hAnsi="Times New Roman" w:cs="Times New Roman"/>
          <w:b/>
          <w:color w:val="000000"/>
        </w:rPr>
      </w:pPr>
      <w:r w:rsidRPr="00243067">
        <w:rPr>
          <w:rFonts w:ascii="Times New Roman" w:eastAsia="Times New Roman" w:hAnsi="Times New Roman" w:cs="Times New Roman"/>
          <w:b/>
          <w:sz w:val="20"/>
          <w:szCs w:val="20"/>
          <w:lang w:val="id-ID"/>
        </w:rPr>
        <w:t>How to Cite:</w:t>
      </w:r>
      <w:r w:rsidRPr="00243067">
        <w:rPr>
          <w:rFonts w:ascii="Times New Roman" w:eastAsia="Times New Roman" w:hAnsi="Times New Roman" w:cs="Times New Roman"/>
          <w:sz w:val="20"/>
          <w:szCs w:val="20"/>
          <w:lang w:val="id-ID"/>
        </w:rPr>
        <w:t xml:space="preserve"> </w:t>
      </w:r>
      <w:r w:rsidR="00A45777" w:rsidRPr="00A45777">
        <w:rPr>
          <w:rFonts w:ascii="Times New Roman" w:eastAsia="Times New Roman" w:hAnsi="Times New Roman" w:cs="Times New Roman"/>
          <w:sz w:val="20"/>
          <w:szCs w:val="20"/>
          <w:lang w:val="id-ID"/>
        </w:rPr>
        <w:t>Ridho Eka Putra Hasyim</w:t>
      </w:r>
      <w:r w:rsidR="00875F5C">
        <w:rPr>
          <w:rFonts w:ascii="Times New Roman" w:eastAsia="Times New Roman" w:hAnsi="Times New Roman" w:cs="Times New Roman"/>
          <w:sz w:val="20"/>
          <w:szCs w:val="20"/>
        </w:rPr>
        <w:t>, et al</w:t>
      </w:r>
      <w:r w:rsidR="00473758">
        <w:rPr>
          <w:rFonts w:ascii="Times New Roman" w:eastAsia="Times New Roman" w:hAnsi="Times New Roman" w:cs="Times New Roman"/>
          <w:sz w:val="20"/>
          <w:szCs w:val="20"/>
          <w:lang w:val="id-ID"/>
        </w:rPr>
        <w:t xml:space="preserve"> </w:t>
      </w:r>
      <w:r w:rsidR="005B09F0">
        <w:rPr>
          <w:rFonts w:ascii="Times New Roman" w:eastAsia="Times New Roman" w:hAnsi="Times New Roman" w:cs="Times New Roman"/>
          <w:sz w:val="20"/>
          <w:szCs w:val="20"/>
          <w:lang w:val="id-ID"/>
        </w:rPr>
        <w:t>(2026</w:t>
      </w:r>
      <w:r w:rsidRPr="00243067">
        <w:rPr>
          <w:rFonts w:ascii="Times New Roman" w:eastAsia="Times New Roman" w:hAnsi="Times New Roman" w:cs="Times New Roman"/>
          <w:sz w:val="20"/>
          <w:szCs w:val="20"/>
          <w:lang w:val="id-ID"/>
        </w:rPr>
        <w:t xml:space="preserve">). </w:t>
      </w:r>
      <w:r w:rsidR="00FB632D" w:rsidRPr="00FB632D">
        <w:rPr>
          <w:rFonts w:ascii="Times New Roman" w:eastAsia="Times New Roman" w:hAnsi="Times New Roman" w:cs="Times New Roman"/>
          <w:sz w:val="20"/>
          <w:szCs w:val="20"/>
          <w:lang w:val="id-ID"/>
        </w:rPr>
        <w:t>Pemanfaatan Fitur Live Streamig Shopee untuk Membangun Citra dan Da</w:t>
      </w:r>
      <w:r w:rsidR="00EE6BAB">
        <w:rPr>
          <w:rFonts w:ascii="Times New Roman" w:eastAsia="Times New Roman" w:hAnsi="Times New Roman" w:cs="Times New Roman"/>
          <w:sz w:val="20"/>
          <w:szCs w:val="20"/>
          <w:lang w:val="id-ID"/>
        </w:rPr>
        <w:t>ya Tarik Merek Big Stationery</w:t>
      </w:r>
      <w:r w:rsidR="00F468EF">
        <w:rPr>
          <w:rFonts w:ascii="Times New Roman" w:eastAsia="Times New Roman" w:hAnsi="Times New Roman" w:cs="Times New Roman"/>
          <w:sz w:val="20"/>
          <w:szCs w:val="20"/>
          <w:lang w:val="id-ID"/>
        </w:rPr>
        <w:t>, 4(3</w:t>
      </w:r>
      <w:r w:rsidRPr="00243067">
        <w:rPr>
          <w:rFonts w:ascii="Times New Roman" w:eastAsia="Times New Roman" w:hAnsi="Times New Roman" w:cs="Times New Roman"/>
          <w:sz w:val="20"/>
          <w:szCs w:val="20"/>
          <w:lang w:val="id-ID"/>
        </w:rPr>
        <w:t>)</w:t>
      </w:r>
      <w:r w:rsidR="00EC7379">
        <w:rPr>
          <w:rFonts w:ascii="Times New Roman" w:eastAsia="Times New Roman" w:hAnsi="Times New Roman" w:cs="Times New Roman"/>
          <w:sz w:val="20"/>
          <w:szCs w:val="20"/>
        </w:rPr>
        <w:t xml:space="preserve"> </w:t>
      </w:r>
      <w:r w:rsidR="00762F12" w:rsidRPr="00762F12">
        <w:rPr>
          <w:rFonts w:ascii="Times New Roman" w:eastAsia="Times New Roman" w:hAnsi="Times New Roman" w:cs="Times New Roman"/>
          <w:sz w:val="20"/>
          <w:szCs w:val="20"/>
        </w:rPr>
        <w:t>19643-19648</w:t>
      </w:r>
      <w:r w:rsidRPr="00243067">
        <w:rPr>
          <w:rFonts w:ascii="Times New Roman" w:eastAsia="Times New Roman" w:hAnsi="Times New Roman" w:cs="Times New Roman"/>
          <w:sz w:val="20"/>
          <w:szCs w:val="20"/>
          <w:lang w:val="id-ID"/>
        </w:rPr>
        <w:t>. http</w:t>
      </w:r>
      <w:r w:rsidR="00F468EF">
        <w:rPr>
          <w:rFonts w:ascii="Times New Roman" w:eastAsia="Times New Roman" w:hAnsi="Times New Roman" w:cs="Times New Roman"/>
          <w:sz w:val="20"/>
          <w:szCs w:val="20"/>
          <w:lang w:val="id-ID"/>
        </w:rPr>
        <w:t>s://doi.org/10.31004/jerkin.v4i3</w:t>
      </w:r>
      <w:r w:rsidRPr="00243067">
        <w:rPr>
          <w:rFonts w:ascii="Times New Roman" w:eastAsia="Times New Roman" w:hAnsi="Times New Roman" w:cs="Times New Roman"/>
          <w:sz w:val="20"/>
          <w:szCs w:val="20"/>
          <w:lang w:val="id-ID"/>
        </w:rPr>
        <w:t>.</w:t>
      </w:r>
      <w:r w:rsidR="00994E70">
        <w:rPr>
          <w:rFonts w:ascii="Times New Roman" w:eastAsia="Times New Roman" w:hAnsi="Times New Roman" w:cs="Times New Roman"/>
          <w:sz w:val="20"/>
          <w:szCs w:val="20"/>
        </w:rPr>
        <w:t>4279</w:t>
      </w:r>
      <w:bookmarkStart w:id="0" w:name="_GoBack"/>
      <w:bookmarkEnd w:id="0"/>
    </w:p>
    <w:p w:rsidR="00243067" w:rsidRPr="00B339CD" w:rsidRDefault="00B339CD" w:rsidP="00B339CD">
      <w:pPr>
        <w:pStyle w:val="BodyText"/>
        <w:spacing w:before="240" w:after="120"/>
        <w:ind w:left="0"/>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t>PENDAHULUAN</w:t>
      </w:r>
      <w:r w:rsidR="00A10302">
        <w:rPr>
          <w:rFonts w:ascii="Times New Roman" w:hAnsi="Times New Roman" w:cs="Times New Roman"/>
          <w:b/>
          <w:bCs/>
          <w:sz w:val="22"/>
          <w:szCs w:val="22"/>
          <w:lang w:val="en-US"/>
        </w:rPr>
        <w:t xml:space="preserve"> </w:t>
      </w:r>
      <w:r w:rsidR="00B96DD4">
        <w:rPr>
          <w:rFonts w:ascii="Times New Roman" w:hAnsi="Times New Roman" w:cs="Times New Roman"/>
          <w:b/>
          <w:bCs/>
          <w:sz w:val="22"/>
          <w:szCs w:val="22"/>
          <w:lang w:val="en-US"/>
        </w:rPr>
        <w:t xml:space="preserve"> </w:t>
      </w:r>
      <w:r w:rsidR="00752124">
        <w:rPr>
          <w:rFonts w:ascii="Times New Roman" w:hAnsi="Times New Roman" w:cs="Times New Roman"/>
          <w:b/>
          <w:bCs/>
          <w:sz w:val="22"/>
          <w:szCs w:val="22"/>
          <w:lang w:val="en-US"/>
        </w:rPr>
        <w:t xml:space="preserve"> </w:t>
      </w:r>
      <w:r w:rsidR="00C74A9D">
        <w:rPr>
          <w:rFonts w:ascii="Times New Roman" w:hAnsi="Times New Roman" w:cs="Times New Roman"/>
          <w:b/>
          <w:bCs/>
          <w:sz w:val="22"/>
          <w:szCs w:val="22"/>
          <w:lang w:val="en-US"/>
        </w:rPr>
        <w:t xml:space="preserve"> </w:t>
      </w:r>
      <w:r w:rsidR="00430901">
        <w:rPr>
          <w:rFonts w:ascii="Times New Roman" w:hAnsi="Times New Roman" w:cs="Times New Roman"/>
          <w:b/>
          <w:bCs/>
          <w:sz w:val="22"/>
          <w:szCs w:val="22"/>
          <w:lang w:val="en-US"/>
        </w:rPr>
        <w:t xml:space="preserve"> </w:t>
      </w:r>
      <w:r w:rsidR="00A50471">
        <w:rPr>
          <w:rFonts w:ascii="Times New Roman" w:hAnsi="Times New Roman" w:cs="Times New Roman"/>
          <w:b/>
          <w:bCs/>
          <w:sz w:val="22"/>
          <w:szCs w:val="22"/>
          <w:lang w:val="en-US"/>
        </w:rPr>
        <w:t xml:space="preserve"> </w:t>
      </w:r>
      <w:r w:rsidR="00F11EB0">
        <w:rPr>
          <w:rFonts w:ascii="Times New Roman" w:hAnsi="Times New Roman" w:cs="Times New Roman"/>
          <w:b/>
          <w:bCs/>
          <w:sz w:val="22"/>
          <w:szCs w:val="22"/>
          <w:lang w:val="en-US"/>
        </w:rPr>
        <w:t xml:space="preserve"> </w:t>
      </w:r>
      <w:r w:rsidR="00B32367">
        <w:rPr>
          <w:rFonts w:ascii="Times New Roman" w:hAnsi="Times New Roman" w:cs="Times New Roman"/>
          <w:b/>
          <w:bCs/>
          <w:sz w:val="22"/>
          <w:szCs w:val="22"/>
          <w:lang w:val="en-US"/>
        </w:rPr>
        <w:t xml:space="preserve"> </w:t>
      </w:r>
    </w:p>
    <w:p w:rsidR="00FA4107" w:rsidRPr="00AA39EB" w:rsidRDefault="00FA4107" w:rsidP="00FA4107">
      <w:pPr>
        <w:pStyle w:val="NoSpacing"/>
        <w:ind w:firstLine="567"/>
        <w:jc w:val="both"/>
        <w:rPr>
          <w:rFonts w:ascii="Times New Roman" w:eastAsia="Times New Roman" w:hAnsi="Times New Roman" w:cs="Times New Roman"/>
          <w:color w:val="000000"/>
          <w:lang w:val="en-US"/>
        </w:rPr>
      </w:pPr>
      <w:r w:rsidRPr="00AA39EB">
        <w:rPr>
          <w:rFonts w:ascii="Times New Roman" w:hAnsi="Times New Roman" w:cs="Times New Roman"/>
        </w:rPr>
        <w:t xml:space="preserve">Perkembangan teknologi digital yang semakin meningkat seiring dengan perkembangan zaman, telah menjadi bagian dari </w:t>
      </w:r>
      <w:proofErr w:type="gramStart"/>
      <w:r w:rsidRPr="00AA39EB">
        <w:rPr>
          <w:rFonts w:ascii="Times New Roman" w:hAnsi="Times New Roman" w:cs="Times New Roman"/>
        </w:rPr>
        <w:t>gaya</w:t>
      </w:r>
      <w:proofErr w:type="gramEnd"/>
      <w:r w:rsidRPr="00AA39EB">
        <w:rPr>
          <w:rFonts w:ascii="Times New Roman" w:hAnsi="Times New Roman" w:cs="Times New Roman"/>
        </w:rPr>
        <w:t xml:space="preserve"> hidup masyarakat di Indonesia. Pertumbuhan ini menjadikan banyak generasi muda yang sering melakukan aktivitas transaksi jual beli melalui media sosial pada </w:t>
      </w:r>
      <w:r w:rsidRPr="00AA39EB">
        <w:rPr>
          <w:rFonts w:ascii="Times New Roman" w:hAnsi="Times New Roman" w:cs="Times New Roman"/>
          <w:i/>
        </w:rPr>
        <w:t>platform e-commerce</w:t>
      </w:r>
      <w:r w:rsidRPr="00AA39EB">
        <w:rPr>
          <w:rFonts w:ascii="Times New Roman" w:hAnsi="Times New Roman" w:cs="Times New Roman"/>
          <w:i/>
          <w:lang w:val="en-US"/>
        </w:rPr>
        <w:t xml:space="preserve"> </w:t>
      </w:r>
      <w:r w:rsidRPr="00AA39EB">
        <w:rPr>
          <w:rFonts w:ascii="Times New Roman" w:hAnsi="Times New Roman" w:cs="Times New Roman"/>
          <w:i/>
          <w:lang w:val="en-US"/>
        </w:rPr>
        <w:fldChar w:fldCharType="begin" w:fldLock="1"/>
      </w:r>
      <w:r w:rsidRPr="00AA39EB">
        <w:rPr>
          <w:rFonts w:ascii="Times New Roman" w:hAnsi="Times New Roman" w:cs="Times New Roman"/>
          <w:i/>
          <w:lang w:val="en-US"/>
        </w:rPr>
        <w:instrText>ADDIN CSL_CITATION {"citationItems":[{"id":"ITEM-1","itemData":{"DOI":"10.30587/jre.v6i2.5956","ISSN":"2621-5071","abstract":"The research conducted aims to determine the effect of live streaming selling, review product, and discount on consumer purchase intentions at e-commerce shopee. Quantitative research method used in this research. The population used in this study is infinite, therefore, taking the number of samples using the lameshow formula is 96 people rounded up to 100 people. And the analysis technique used is to carry out early detection and distribute questionnaires to shopee users who have met the criteria. The results of the study show that the live streaming sales variable has a significant influence because consumers experience direct interaction through social media. Product reviews also have a significant influence on purchase intentions, because consumers can determine the quality of the products offered. The discount variable also has a significant influence on purchase intention, because consumers think they will benefit from the discount given.","author":[{"dropping-particle":"","family":"Rahmawati","given":"Ita","non-dropping-particle":"","parse-names":false,"suffix":""},{"dropping-particle":"","family":"Sa’adah","given":"Lailatus","non-dropping-particle":"","parse-names":false,"suffix":""},{"dropping-particle":"","family":"Musyafaah","given":"Linda","non-dropping-particle":"","parse-names":false,"suffix":""}],"container-title":"Jurnal Riset Entrepreneurship","id":"ITEM-1","issue":"2","issued":{"date-parts":[["2023"]]},"page":"80","title":"Pengaruh Live Streaming Selling, Review Product, Dan Discount Terhadap Minat Beli Konsumen Pada E-Commerce Shopee","type":"article-journal","volume":"6"},"uris":["http://www.mendeley.com/documents/?uuid=99d1a7a7-efd5-4fcd-9f20-7e8a50ce3d2d"]}],"mendeley":{"formattedCitation":"(Rahmawati et al., 2023)","plainTextFormattedCitation":"(Rahmawati et al., 2023)","previouslyFormattedCitation":"(Rahmawati et al., 2023)"},"properties":{"noteIndex":0},"schema":"https://github.com/citation-style-language/schema/raw/master/csl-citation.json"}</w:instrText>
      </w:r>
      <w:r w:rsidRPr="00AA39EB">
        <w:rPr>
          <w:rFonts w:ascii="Times New Roman" w:hAnsi="Times New Roman" w:cs="Times New Roman"/>
          <w:i/>
          <w:lang w:val="en-US"/>
        </w:rPr>
        <w:fldChar w:fldCharType="separate"/>
      </w:r>
      <w:r w:rsidRPr="00AA39EB">
        <w:rPr>
          <w:rFonts w:ascii="Times New Roman" w:hAnsi="Times New Roman" w:cs="Times New Roman"/>
          <w:noProof/>
          <w:lang w:val="en-US"/>
        </w:rPr>
        <w:t>(Rahmawati et al., 2023)</w:t>
      </w:r>
      <w:r w:rsidRPr="00AA39EB">
        <w:rPr>
          <w:rFonts w:ascii="Times New Roman" w:hAnsi="Times New Roman" w:cs="Times New Roman"/>
          <w:i/>
          <w:lang w:val="en-US"/>
        </w:rPr>
        <w:fldChar w:fldCharType="end"/>
      </w:r>
      <w:r w:rsidRPr="00AA39EB">
        <w:rPr>
          <w:rFonts w:ascii="Times New Roman" w:hAnsi="Times New Roman" w:cs="Times New Roman"/>
          <w:i/>
          <w:lang w:val="en-US"/>
        </w:rPr>
        <w:t>.</w:t>
      </w:r>
      <w:r w:rsidRPr="00AA39EB">
        <w:rPr>
          <w:rFonts w:ascii="Times New Roman" w:hAnsi="Times New Roman" w:cs="Times New Roman"/>
          <w:lang w:val="en-US"/>
        </w:rPr>
        <w:t xml:space="preserve"> </w:t>
      </w:r>
      <w:r w:rsidRPr="00AA39EB">
        <w:rPr>
          <w:rFonts w:ascii="Times New Roman" w:hAnsi="Times New Roman" w:cs="Times New Roman"/>
        </w:rPr>
        <w:t xml:space="preserve">Namun perkembangan tersebut tidak hanya membawa peluang, melainkan juga tantangan bagi para pelaku usaha. Di era sekarang konsumen kurang puas jika melakukan transaksi pembelian pada platform </w:t>
      </w:r>
      <w:r w:rsidRPr="00AA39EB">
        <w:rPr>
          <w:rFonts w:ascii="Times New Roman" w:hAnsi="Times New Roman" w:cs="Times New Roman"/>
          <w:i/>
        </w:rPr>
        <w:t>e-commerce</w:t>
      </w:r>
      <w:r w:rsidRPr="00AA39EB">
        <w:rPr>
          <w:rFonts w:ascii="Times New Roman" w:hAnsi="Times New Roman" w:cs="Times New Roman"/>
        </w:rPr>
        <w:t xml:space="preserve"> hanya melihat foto atau membaca deskripsi produk saja, mereka juga membutuhkan informasi yang lengkap dan interaktif, sebelum mengambil keputusan pembelian. Hal ini, membuat perkembangan </w:t>
      </w:r>
      <w:r w:rsidRPr="00AA39EB">
        <w:rPr>
          <w:rFonts w:ascii="Times New Roman" w:hAnsi="Times New Roman" w:cs="Times New Roman"/>
          <w:i/>
        </w:rPr>
        <w:t>E-Commerce</w:t>
      </w:r>
      <w:r w:rsidRPr="00AA39EB">
        <w:rPr>
          <w:rFonts w:ascii="Times New Roman" w:hAnsi="Times New Roman" w:cs="Times New Roman"/>
        </w:rPr>
        <w:t xml:space="preserve"> sekarang, pada strategi pemasaran </w:t>
      </w:r>
      <w:r w:rsidRPr="00AA39EB">
        <w:rPr>
          <w:rFonts w:ascii="Times New Roman" w:hAnsi="Times New Roman" w:cs="Times New Roman"/>
        </w:rPr>
        <w:lastRenderedPageBreak/>
        <w:t>digital harus terus berinovasi dan beradaptasi dengan kemajuan teknoogi yang berkembang begitu pesat</w:t>
      </w:r>
      <w:r w:rsidRPr="00AA39EB">
        <w:rPr>
          <w:rFonts w:ascii="Times New Roman" w:hAnsi="Times New Roman" w:cs="Times New Roman"/>
          <w:lang w:val="en-US"/>
        </w:rPr>
        <w:t xml:space="preserve"> </w:t>
      </w:r>
      <w:r w:rsidRPr="00AA39EB">
        <w:rPr>
          <w:rFonts w:ascii="Times New Roman" w:hAnsi="Times New Roman" w:cs="Times New Roman"/>
          <w:lang w:val="en-US"/>
        </w:rPr>
        <w:fldChar w:fldCharType="begin" w:fldLock="1"/>
      </w:r>
      <w:r w:rsidRPr="00AA39EB">
        <w:rPr>
          <w:rFonts w:ascii="Times New Roman" w:hAnsi="Times New Roman" w:cs="Times New Roman"/>
          <w:lang w:val="en-US"/>
        </w:rPr>
        <w:instrText>ADDIN CSL_CITATION {"citationItems":[{"id":"ITEM-1","itemData":{"abstract":"… and skills in designing and conducting live streams that are informative, engaging, and … hal strategi pemasaran melalui siaran langsung (live stream) di media sosial seperti Tiktok, …","author":[{"dropping-particle":"","family":"Alfarisi","given":"M","non-dropping-particle":"","parse-names":false,"suffix":""},{"dropping-particle":"","family":"Budiman","given":"A","non-dropping-particle":"","parse-names":false,"suffix":""}],"container-title":"… Masyarakat Ekonomi dan …","id":"ITEM-1","issue":"2","issued":{"date-parts":[["2025"]]},"page":"61-65","title":"Pendampingan Strategi Pemasaran Live Streaming Melalui Media Sosial Untuk Penyediaan Informasi Perumahan Terjangkau Kepada Masyarakat","type":"article-journal","volume":"1"},"uris":["http://www.mendeley.com/documents/?uuid=903af394-0e12-4a63-9662-bc895a5c43ba"]}],"mendeley":{"formattedCitation":"(Alfarisi &amp; Budiman, 2025)","plainTextFormattedCitation":"(Alfarisi &amp; Budiman, 2025)","previouslyFormattedCitation":"(Alfarisi &amp; Budiman, 2025)"},"properties":{"noteIndex":0},"schema":"https://github.com/citation-style-language/schema/raw/master/csl-citation.json"}</w:instrText>
      </w:r>
      <w:r w:rsidRPr="00AA39EB">
        <w:rPr>
          <w:rFonts w:ascii="Times New Roman" w:hAnsi="Times New Roman" w:cs="Times New Roman"/>
          <w:lang w:val="en-US"/>
        </w:rPr>
        <w:fldChar w:fldCharType="separate"/>
      </w:r>
      <w:r w:rsidRPr="00AA39EB">
        <w:rPr>
          <w:rFonts w:ascii="Times New Roman" w:hAnsi="Times New Roman" w:cs="Times New Roman"/>
          <w:noProof/>
          <w:lang w:val="en-US"/>
        </w:rPr>
        <w:t>(Alfarisi &amp; Budiman, 2025)</w:t>
      </w:r>
      <w:r w:rsidRPr="00AA39EB">
        <w:rPr>
          <w:rFonts w:ascii="Times New Roman" w:hAnsi="Times New Roman" w:cs="Times New Roman"/>
          <w:lang w:val="en-US"/>
        </w:rPr>
        <w:fldChar w:fldCharType="end"/>
      </w:r>
      <w:r w:rsidRPr="00AA39EB">
        <w:rPr>
          <w:rFonts w:ascii="Times New Roman" w:hAnsi="Times New Roman" w:cs="Times New Roman"/>
          <w:lang w:val="en-US"/>
        </w:rPr>
        <w:t xml:space="preserve">. </w:t>
      </w:r>
      <w:r w:rsidRPr="00AA39EB">
        <w:rPr>
          <w:rFonts w:ascii="Times New Roman" w:hAnsi="Times New Roman" w:cs="Times New Roman"/>
        </w:rPr>
        <w:t xml:space="preserve">Dengan demikian munculnya inovasi fitur live streaming pada </w:t>
      </w:r>
      <w:r w:rsidRPr="00AA39EB">
        <w:rPr>
          <w:rFonts w:ascii="Times New Roman" w:hAnsi="Times New Roman" w:cs="Times New Roman"/>
          <w:i/>
        </w:rPr>
        <w:t>platform e-commerce</w:t>
      </w:r>
      <w:r w:rsidRPr="00AA39EB">
        <w:rPr>
          <w:rFonts w:ascii="Times New Roman" w:hAnsi="Times New Roman" w:cs="Times New Roman"/>
        </w:rPr>
        <w:t xml:space="preserve"> yang sekarang telah menjadi tren utama dalam dunia pemasaran digital, fitur ini member</w:t>
      </w:r>
      <w:r>
        <w:rPr>
          <w:rFonts w:ascii="Times New Roman" w:hAnsi="Times New Roman" w:cs="Times New Roman"/>
          <w:lang w:val="en-US"/>
        </w:rPr>
        <w:t>i</w:t>
      </w:r>
      <w:r w:rsidRPr="00AA39EB">
        <w:rPr>
          <w:rFonts w:ascii="Times New Roman" w:hAnsi="Times New Roman" w:cs="Times New Roman"/>
        </w:rPr>
        <w:t>kan dapat memungkinkan penjual bisa berinteraksi secara langsung dengan calon pembeli, dan dapat menampilkan produk secara real-time, serta menjawab pertanyaan atau komentar dari penonton secara cepat dan transparan</w:t>
      </w:r>
      <w:r w:rsidRPr="00AA39EB">
        <w:rPr>
          <w:rFonts w:ascii="Times New Roman" w:hAnsi="Times New Roman" w:cs="Times New Roman"/>
          <w:lang w:val="en-US"/>
        </w:rPr>
        <w:t xml:space="preserve"> </w:t>
      </w:r>
      <w:r w:rsidRPr="00AA39EB">
        <w:rPr>
          <w:rFonts w:ascii="Times New Roman" w:hAnsi="Times New Roman" w:cs="Times New Roman"/>
          <w:lang w:val="en-US"/>
        </w:rPr>
        <w:fldChar w:fldCharType="begin" w:fldLock="1"/>
      </w:r>
      <w:r w:rsidRPr="00AA39EB">
        <w:rPr>
          <w:rFonts w:ascii="Times New Roman" w:hAnsi="Times New Roman" w:cs="Times New Roman"/>
          <w:lang w:val="en-US"/>
        </w:rPr>
        <w:instrText>ADDIN CSL_CITATION {"citationItems":[{"id":"ITEM-1","itemData":{"author":[{"dropping-particle":"","family":"Sari","given":"Adinda Ayu Puspita","non-dropping-particle":"","parse-names":false,"suffix":""},{"dropping-particle":"","family":"Habib","given":"Muhammad Alhada Faudilah","non-dropping-particle":"","parse-names":false,"suffix":""}],"id":"ITEM-1","issue":"September","issued":{"date-parts":[["2023"]]},"page":"41-58","title":"Strategi Pemasaran Menggunakan Fitur Shopee Live Streaming Sebagai Media Promosi Untuk Meningkatkan Daya Tarik Konsumen ( Studi Kasus Thrift Shop di Kabupaten Tulungagung )","type":"article-journal","volume":"9"},"uris":["http://www.mendeley.com/documents/?uuid=c8196418-5131-47bb-af19-7c3540538c76"]}],"mendeley":{"formattedCitation":"(Sari &amp; Habib, 2023)","plainTextFormattedCitation":"(Sari &amp; Habib, 2023)","previouslyFormattedCitation":"(Sari &amp; Habib, 2023)"},"properties":{"noteIndex":0},"schema":"https://github.com/citation-style-language/schema/raw/master/csl-citation.json"}</w:instrText>
      </w:r>
      <w:r w:rsidRPr="00AA39EB">
        <w:rPr>
          <w:rFonts w:ascii="Times New Roman" w:hAnsi="Times New Roman" w:cs="Times New Roman"/>
          <w:lang w:val="en-US"/>
        </w:rPr>
        <w:fldChar w:fldCharType="separate"/>
      </w:r>
      <w:r w:rsidRPr="00AA39EB">
        <w:rPr>
          <w:rFonts w:ascii="Times New Roman" w:hAnsi="Times New Roman" w:cs="Times New Roman"/>
          <w:noProof/>
          <w:lang w:val="en-US"/>
        </w:rPr>
        <w:t>(Sari &amp; Habib, 2023)</w:t>
      </w:r>
      <w:r w:rsidRPr="00AA39EB">
        <w:rPr>
          <w:rFonts w:ascii="Times New Roman" w:hAnsi="Times New Roman" w:cs="Times New Roman"/>
          <w:lang w:val="en-US"/>
        </w:rPr>
        <w:fldChar w:fldCharType="end"/>
      </w:r>
      <w:r w:rsidRPr="00AA39EB">
        <w:rPr>
          <w:rFonts w:ascii="Times New Roman" w:hAnsi="Times New Roman" w:cs="Times New Roman"/>
          <w:lang w:val="en-US"/>
        </w:rPr>
        <w:t xml:space="preserve">. </w:t>
      </w:r>
      <w:r w:rsidRPr="00AA39EB">
        <w:rPr>
          <w:rFonts w:ascii="Times New Roman" w:hAnsi="Times New Roman" w:cs="Times New Roman"/>
        </w:rPr>
        <w:t>Karena pada dasarnya fitur tersebut bisa didefinisikan sebagai interkasi jual beli secara digital, dengan dukungan media visual dan audio yang membuat interaksi yang dilakukan dengan waktu nyata</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randa","given":"Aditya","non-dropping-particle":"","parse-names":false,"suffix":""},{"dropping-particle":"","family":"Hayu","given":"Rina Suthia","non-dropping-particle":"","parse-names":false,"suffix":""}],"container-title":"Oikos: Jurnal Kajian Pendidikan Ekonomi dan Ilmu Ekonomi","id":"ITEM-1","issue":"1","issued":{"date-parts":[["2023"]]},"page":"1-23","title":"FITUR LIVE STREAMING SEBAGAI STRATEGI DIGITAL MARKETING","type":"article-journal","volume":"4"},"uris":["http://www.mendeley.com/documents/?uuid=63b2f12f-a8ca-42f9-814b-cbb8cc75b367"]}],"mendeley":{"formattedCitation":"(Wiranda &amp; Hayu, 2023)","plainTextFormattedCitation":"(Wiranda &amp; Hayu, 2023)"},"properties":{"noteIndex":0},"schema":"https://github.com/citation-style-language/schema/raw/master/csl-citation.json"}</w:instrText>
      </w:r>
      <w:r>
        <w:rPr>
          <w:rFonts w:ascii="Times New Roman" w:hAnsi="Times New Roman" w:cs="Times New Roman"/>
          <w:lang w:val="en-US"/>
        </w:rPr>
        <w:fldChar w:fldCharType="separate"/>
      </w:r>
      <w:r w:rsidRPr="00D911C2">
        <w:rPr>
          <w:rFonts w:ascii="Times New Roman" w:hAnsi="Times New Roman" w:cs="Times New Roman"/>
          <w:noProof/>
          <w:lang w:val="en-US"/>
        </w:rPr>
        <w:t>(Wiranda &amp; Hayu, 2023)</w:t>
      </w:r>
      <w:r>
        <w:rPr>
          <w:rFonts w:ascii="Times New Roman" w:hAnsi="Times New Roman" w:cs="Times New Roman"/>
          <w:lang w:val="en-US"/>
        </w:rPr>
        <w:fldChar w:fldCharType="end"/>
      </w:r>
      <w:r w:rsidRPr="00AA39EB">
        <w:rPr>
          <w:rFonts w:ascii="Times New Roman" w:hAnsi="Times New Roman" w:cs="Times New Roman"/>
          <w:lang w:val="en-US"/>
        </w:rPr>
        <w:t>.</w:t>
      </w:r>
    </w:p>
    <w:p w:rsidR="00FA4107" w:rsidRPr="00AA39EB" w:rsidRDefault="00FA4107" w:rsidP="00FA4107">
      <w:pPr>
        <w:pStyle w:val="NoSpacing"/>
        <w:ind w:firstLine="567"/>
        <w:jc w:val="both"/>
        <w:rPr>
          <w:rFonts w:ascii="Times New Roman" w:hAnsi="Times New Roman" w:cs="Times New Roman"/>
        </w:rPr>
      </w:pPr>
      <w:r w:rsidRPr="00AA39EB">
        <w:rPr>
          <w:rFonts w:ascii="Times New Roman" w:hAnsi="Times New Roman" w:cs="Times New Roman"/>
        </w:rPr>
        <w:t xml:space="preserve">Banyak </w:t>
      </w:r>
      <w:r w:rsidRPr="00AA39EB">
        <w:rPr>
          <w:rFonts w:ascii="Times New Roman" w:hAnsi="Times New Roman" w:cs="Times New Roman"/>
          <w:i/>
        </w:rPr>
        <w:t>platform e-commerce</w:t>
      </w:r>
      <w:r w:rsidRPr="00AA39EB">
        <w:rPr>
          <w:rFonts w:ascii="Times New Roman" w:hAnsi="Times New Roman" w:cs="Times New Roman"/>
        </w:rPr>
        <w:t xml:space="preserve"> yang telah mengadopsi fitur tersebut, hadirnya Shopee sebagai salah satu platform </w:t>
      </w:r>
      <w:r w:rsidRPr="00AA39EB">
        <w:rPr>
          <w:rFonts w:ascii="Times New Roman" w:hAnsi="Times New Roman" w:cs="Times New Roman"/>
          <w:i/>
        </w:rPr>
        <w:t>E-Commerce</w:t>
      </w:r>
      <w:r w:rsidRPr="00AA39EB">
        <w:rPr>
          <w:rFonts w:ascii="Times New Roman" w:hAnsi="Times New Roman" w:cs="Times New Roman"/>
        </w:rPr>
        <w:t xml:space="preserve"> yang sangat terkenal khususnya di Asia Tenggara, telah mengadopsi dan menjalankan fitur ini melalui Shopee Live</w:t>
      </w:r>
      <w:r w:rsidRPr="00AA39EB">
        <w:rPr>
          <w:rFonts w:ascii="Times New Roman" w:hAnsi="Times New Roman" w:cs="Times New Roman"/>
          <w:lang w:val="en-US"/>
        </w:rPr>
        <w:t xml:space="preserve"> </w:t>
      </w:r>
      <w:r w:rsidRPr="00AA39EB">
        <w:rPr>
          <w:rFonts w:ascii="Times New Roman" w:hAnsi="Times New Roman" w:cs="Times New Roman"/>
          <w:lang w:val="en-US"/>
        </w:rPr>
        <w:fldChar w:fldCharType="begin" w:fldLock="1"/>
      </w:r>
      <w:r w:rsidRPr="00AA39EB">
        <w:rPr>
          <w:rFonts w:ascii="Times New Roman" w:hAnsi="Times New Roman" w:cs="Times New Roman"/>
          <w:lang w:val="en-US"/>
        </w:rPr>
        <w:instrText>ADDIN CSL_CITATION {"citationItems":[{"id":"ITEM-1","itemData":{"abstract":"ABSTRAK Live streaming telah menjadi fitur penting dalam e-commerce, terutama dalam meningkatkan pelanggan dan mendorong penjualan. Penelitian ini bertujuan untuk menganalisis pemanfaatan fitur live streaming dalam meningkatkan penjualan produk Gio Saverino di platform e-commerce, dengan studi kasus pada Shopee Live. Pokok masalah yang diangkat adalah bagaimana fitur live streaming dapat mempengaruhi perilaku konsumen dan meningkatkan volume penjualan di Shopee. Penelitian ini menggunakan metode kualitatif dengan pendekatan studi kasus, melibatkan observasi langsung, wawancara mendalam dengan penjual dan konsumen, serta analisis data sekunder dari laporan penjualan dan statistik pengguanaan fitur live streaming. Data yang dikumpulkan menunjukan bahwa live streaming di Shopee Live secara signifikan meningkatkan interaksi antara penjual dan konsumen, memperkuat kepercayaan pembeli, dan memfasilitasi demonstrasi produk secara real-time yang lebih efektif. Kesimpulan dari penelitian ini adalah bahwa fitur live streaming merupakan alat yang efektif dalam strategi pemasaran di e-commerce, karena mampu meningkatkan keterlibatan pelanggan dan mendorong peningkatan penjualan produk secara substansial. Penelitian ini memberikan wawasan berharga bagi penjual online dan pengembang platform E-commerce dalam mengoptimalkan fitur live streaming untuk mencapai tujuan penjualan mereka. Kata kunci: e-commerce; live streaming; penjualan produk; Shopee Live; pemasaran digital; interaksi konsumen. ABSTRACT Live streaming has become a crucial feature e-commerce, particularly in enhancing customer engagement and driving sales. This research aims to analyze the utilization of the live streaming feature in increasing product Gio Saverino sales on E-commerce platforms, with a case study on shopee live. The subject matter raised is how the live streaming feature can ifluence customer behavior and incerease sales volume at shopee. This research uses a qualitative method with a case study approach, involving direct observation, in-depth intervies with sellers and customers, as well as secondary data analysis from sales report and statistics on the use of the live streaming feature. The data collected shows that live streaming on Shopee Live significantly increases the interaction between seller and customers, strengthens buyer trust, and facilitates more effective real-time product demmonstrations. The conclusions of this study is that live streaming feature is an effective tool in…","author":[{"dropping-particle":"","family":"Nuraini","given":"Roswanda","non-dropping-particle":"","parse-names":false,"suffix":""},{"dropping-particle":"","family":"Fadillah Putra","given":"Aan","non-dropping-particle":"","parse-names":false,"suffix":""},{"dropping-particle":"","family":"Sefti Prianita","given":"Naza","non-dropping-particle":"","parse-names":false,"suffix":""}],"container-title":"Jurnal Pengabdian Kepada Masyarakat","id":"ITEM-1","issue":"2","issued":{"date-parts":[["2024"]]},"page":"106-112","title":"Pemanfaatan Fitur Live Streaming untuk Meningkatkan Penjualan Produk Gio Saverino di Shopee Live","type":"article-journal","volume":"4"},"uris":["http://www.mendeley.com/documents/?uuid=529914af-c0aa-4113-9cf0-8835c5e89eb3"]}],"mendeley":{"formattedCitation":"(Nuraini et al., 2024)","plainTextFormattedCitation":"(Nuraini et al., 2024)","previouslyFormattedCitation":"(Nuraini et al., 2024)"},"properties":{"noteIndex":0},"schema":"https://github.com/citation-style-language/schema/raw/master/csl-citation.json"}</w:instrText>
      </w:r>
      <w:r w:rsidRPr="00AA39EB">
        <w:rPr>
          <w:rFonts w:ascii="Times New Roman" w:hAnsi="Times New Roman" w:cs="Times New Roman"/>
          <w:lang w:val="en-US"/>
        </w:rPr>
        <w:fldChar w:fldCharType="separate"/>
      </w:r>
      <w:r w:rsidRPr="00AA39EB">
        <w:rPr>
          <w:rFonts w:ascii="Times New Roman" w:hAnsi="Times New Roman" w:cs="Times New Roman"/>
          <w:noProof/>
          <w:lang w:val="en-US"/>
        </w:rPr>
        <w:t>(Nuraini et al., 2024)</w:t>
      </w:r>
      <w:r w:rsidRPr="00AA39EB">
        <w:rPr>
          <w:rFonts w:ascii="Times New Roman" w:hAnsi="Times New Roman" w:cs="Times New Roman"/>
          <w:lang w:val="en-US"/>
        </w:rPr>
        <w:fldChar w:fldCharType="end"/>
      </w:r>
      <w:r w:rsidRPr="00AA39EB">
        <w:rPr>
          <w:rFonts w:ascii="Times New Roman" w:hAnsi="Times New Roman" w:cs="Times New Roman"/>
          <w:lang w:val="en-US"/>
        </w:rPr>
        <w:t xml:space="preserve">. </w:t>
      </w:r>
      <w:r w:rsidRPr="00AA39EB">
        <w:rPr>
          <w:rFonts w:ascii="Times New Roman" w:hAnsi="Times New Roman" w:cs="Times New Roman"/>
        </w:rPr>
        <w:t xml:space="preserve">Keunggulan dari fitur Shopee Live adalah mudah diakses bagi para pelaku usaha atau konsumen, serta menawarkan media promosi secara </w:t>
      </w:r>
      <w:r w:rsidRPr="00AA39EB">
        <w:rPr>
          <w:rFonts w:ascii="Times New Roman" w:hAnsi="Times New Roman" w:cs="Times New Roman"/>
          <w:i/>
        </w:rPr>
        <w:t>real-time</w:t>
      </w:r>
      <w:r w:rsidRPr="00AA39EB">
        <w:rPr>
          <w:rFonts w:ascii="Times New Roman" w:hAnsi="Times New Roman" w:cs="Times New Roman"/>
        </w:rPr>
        <w:t xml:space="preserve"> dan tak hanya itu banyak penawara-penawaran khusus dari Shopee yang dapat memberikan potongan harga bagi para konsumen, serta dengan adanya fitur </w:t>
      </w:r>
      <w:r w:rsidRPr="00AA39EB">
        <w:rPr>
          <w:rFonts w:ascii="Times New Roman" w:hAnsi="Times New Roman" w:cs="Times New Roman"/>
          <w:i/>
        </w:rPr>
        <w:t>live streaming</w:t>
      </w:r>
      <w:r w:rsidRPr="00AA39EB">
        <w:rPr>
          <w:rFonts w:ascii="Times New Roman" w:hAnsi="Times New Roman" w:cs="Times New Roman"/>
        </w:rPr>
        <w:t xml:space="preserve"> mendorong konsumen untuk melakukan </w:t>
      </w:r>
      <w:r w:rsidRPr="00AA39EB">
        <w:rPr>
          <w:rFonts w:ascii="Times New Roman" w:hAnsi="Times New Roman" w:cs="Times New Roman"/>
          <w:i/>
        </w:rPr>
        <w:t>ipluse buying</w:t>
      </w:r>
      <w:r w:rsidRPr="00AA39EB">
        <w:rPr>
          <w:rFonts w:ascii="Times New Roman" w:hAnsi="Times New Roman" w:cs="Times New Roman"/>
        </w:rPr>
        <w:t>, dimana hal itu didasari atas ketertarikan konsumen terhadap barang yang dipromosikan secara langsung oleh penjual dengan kalimat yan</w:t>
      </w:r>
      <w:r>
        <w:rPr>
          <w:rFonts w:ascii="Times New Roman" w:hAnsi="Times New Roman" w:cs="Times New Roman"/>
        </w:rPr>
        <w:t xml:space="preserve">g bersifat persuasif </w:t>
      </w:r>
      <w:r>
        <w:rPr>
          <w:rFonts w:ascii="Times New Roman" w:hAnsi="Times New Roman" w:cs="Times New Roman"/>
        </w:rPr>
        <w:fldChar w:fldCharType="begin" w:fldLock="1"/>
      </w:r>
      <w:r>
        <w:rPr>
          <w:rFonts w:ascii="Times New Roman" w:hAnsi="Times New Roman" w:cs="Times New Roman"/>
        </w:rPr>
        <w:instrText>ADDIN CSL_CITATION {"citationItems":[{"id":"ITEM-1","itemData":{"ISSN":"2774-2563","abstract":"Abstrak Paradigma baru dalam dunia bisnis yaitu semakin banyaknya bermunculan marketplace yang merupakan platform berkumpulnya penjual dan dapat menjual produk atau jasanya secara online kepada konsumen. Perilaku pembelian secara online merupakan perubahan dalam perilaku pembelian konsumen seiring dengan semakin meningkatnya jumlah pengguna internet. Perilaku konsumen yang diinginkan pemasar kerika menggunakan media online adalah melakukan impulse buying (pembelian tanpa rencana). Salah satu strategi promosi penjualan yang dapat meningkatkan pendapatan adalah dengan media live streming sebagai interaksi langsung antara konsumen dengan pemasar agar konsumen melakukan pembelian dengan cepat. Penelitian menggunakan metode penelitian kualitatif dengan pendekatan deskriptif. Jenis data adalah data primer yang memuat strategi promosi melalui live streaming dan dampaknya terhadap impulse buying. Hasil penelitian menunjukkan bahwa pada saat konsumen mengikuti live streaming Shopee maka terjadilah impulse buying karena tertarik pada poroduk-produk yang dipromosikan secara langsung dengan melihat karakteristik serta keunggulan dan keunikan produk yang secara persuasif ditawarkan oleh pemasar. Abstract The new paradigm in the business world is that more and more marketplaces are emerging which are platforms for sellers to gather and can sell their products or services online to consumers. Online purchasing behavior is a change in consumer purchasing behavior along with the increasing number of internet users. The consumer behavior that marketers want when using online media is impulse buying (purchasing without a plan). One sales promotion strategy that can increase revenue is live streaming media as direct interaction between consumers and marketers so that consumers make purchases quickly. The research uses qualitative research methods with a descriptive approach. The type of data is primary data which contains promotional strategies through live streaming and its impact on impulse buying. The research results show that when consumers follow Shopee's live streaming, impulse buying occurs because they are attracted to the products that are promoted directly by looking at the characteristics, advantages and uniqueness of the products that are persuasively offered by the marketer","author":[{"dropping-particle":"","family":"Jalantina","given":"Dyah Ika Kirana","non-dropping-particle":"","parse-names":false,"suffix":""},{"dropping-particle":"","family":"Minarsih","given":"Maria Magdalena","non-dropping-particle":"","parse-names":false,"suffix":""}],"container-title":"Economics and Digital Business Review","id":"ITEM-1","issue":"2","issued":{"date-parts":[["2024"]]},"page":"796-806","title":"Live Streaming On The Shopee E-Commerce Platform As A Promotional Strategy To Create Consumer Impulse Buying","type":"article-journal","volume":"5"},"uris":["http://www.mendeley.com/documents/?uuid=3c72ddb4-da62-44e5-ad93-764f00c7a22f"]}],"mendeley":{"formattedCitation":"(Jalantina &amp; Minarsih, 2024)","plainTextFormattedCitation":"(Jalantina &amp; Minarsih, 2024)","previouslyFormattedCitation":"(Jalantina &amp; Minarsih, 2024)"},"properties":{"noteIndex":0},"schema":"https://github.com/citation-style-language/schema/raw/master/csl-citation.json"}</w:instrText>
      </w:r>
      <w:r>
        <w:rPr>
          <w:rFonts w:ascii="Times New Roman" w:hAnsi="Times New Roman" w:cs="Times New Roman"/>
        </w:rPr>
        <w:fldChar w:fldCharType="separate"/>
      </w:r>
      <w:r w:rsidRPr="00D911C2">
        <w:rPr>
          <w:rFonts w:ascii="Times New Roman" w:hAnsi="Times New Roman" w:cs="Times New Roman"/>
          <w:noProof/>
        </w:rPr>
        <w:t>(Jalantina &amp; Minarsih, 2024)</w:t>
      </w:r>
      <w:r>
        <w:rPr>
          <w:rFonts w:ascii="Times New Roman" w:hAnsi="Times New Roman" w:cs="Times New Roman"/>
        </w:rPr>
        <w:fldChar w:fldCharType="end"/>
      </w:r>
      <w:r w:rsidRPr="00AA39EB">
        <w:rPr>
          <w:rFonts w:ascii="Times New Roman" w:hAnsi="Times New Roman" w:cs="Times New Roman"/>
          <w:lang w:val="en-US"/>
        </w:rPr>
        <w:t xml:space="preserve">. </w:t>
      </w:r>
      <w:r w:rsidRPr="00AA39EB">
        <w:rPr>
          <w:rFonts w:ascii="Times New Roman" w:hAnsi="Times New Roman" w:cs="Times New Roman"/>
        </w:rPr>
        <w:t>Oleh karena itu pelaku usaha dipermudah dalam melakukan promosi produk dengan lebih menarik, interaktif, dan persuasif. Meski begitu, tidak semua pelaku usaha dapat memahami fitur tersebut sebagai strategi promosi digital secara optimal. Para pelaku usaha banyak yang mengalami tantangan dan dalam melakukan perencanaan strategi konten yang akan di buat, teknik komunikasi dan penyampaian produk menjadi fokus utama dalam permasalahan ini</w:t>
      </w:r>
      <w:r w:rsidRPr="00AA39EB">
        <w:rPr>
          <w:rFonts w:ascii="Times New Roman" w:hAnsi="Times New Roman" w:cs="Times New Roman"/>
          <w:lang w:val="en-US"/>
        </w:rPr>
        <w:t xml:space="preserve"> </w:t>
      </w:r>
      <w:r w:rsidRPr="00AA39EB">
        <w:rPr>
          <w:rFonts w:ascii="Times New Roman" w:hAnsi="Times New Roman" w:cs="Times New Roman"/>
          <w:lang w:val="en-US"/>
        </w:rPr>
        <w:fldChar w:fldCharType="begin" w:fldLock="1"/>
      </w:r>
      <w:r w:rsidRPr="00AA39EB">
        <w:rPr>
          <w:rFonts w:ascii="Times New Roman" w:hAnsi="Times New Roman" w:cs="Times New Roman"/>
          <w:lang w:val="en-US"/>
        </w:rPr>
        <w:instrText>ADDIN CSL_CITATION {"citationItems":[{"id":"ITEM-1","itemData":{"DOI":"10.32509/wacana.v24i1.4731","author":[{"dropping-particle":"","family":"Heidy","given":"Grace","non-dropping-particle":"","parse-names":false,"suffix":""},{"dropping-particle":"","family":"Amanda","given":"Jane","non-dropping-particle":"","parse-names":false,"suffix":""},{"dropping-particle":"","family":"Larasaty","given":"Past Novel","non-dropping-particle":"","parse-names":false,"suffix":""},{"dropping-particle":"","family":"Afrianti","given":"Riska","non-dropping-particle":"","parse-names":false,"suffix":""}],"id":"ITEM-1","issue":"204","issued":{"date-parts":[["2025"]]},"page":"244-254","title":"Komunikasi Persuasif Host Shopee Live pada Kategori Produk Fashion","type":"article-journal"},"uris":["http://www.mendeley.com/documents/?uuid=347eabd1-e61d-4ab8-bc25-d54ff1cbbe88"]}],"mendeley":{"formattedCitation":"(Heidy et al., 2025)","plainTextFormattedCitation":"(Heidy et al., 2025)","previouslyFormattedCitation":"(Heidy et al., 2025)"},"properties":{"noteIndex":0},"schema":"https://github.com/citation-style-language/schema/raw/master/csl-citation.json"}</w:instrText>
      </w:r>
      <w:r w:rsidRPr="00AA39EB">
        <w:rPr>
          <w:rFonts w:ascii="Times New Roman" w:hAnsi="Times New Roman" w:cs="Times New Roman"/>
          <w:lang w:val="en-US"/>
        </w:rPr>
        <w:fldChar w:fldCharType="separate"/>
      </w:r>
      <w:r w:rsidRPr="00AA39EB">
        <w:rPr>
          <w:rFonts w:ascii="Times New Roman" w:hAnsi="Times New Roman" w:cs="Times New Roman"/>
          <w:noProof/>
          <w:lang w:val="en-US"/>
        </w:rPr>
        <w:t>(Heidy et al., 2025)</w:t>
      </w:r>
      <w:r w:rsidRPr="00AA39EB">
        <w:rPr>
          <w:rFonts w:ascii="Times New Roman" w:hAnsi="Times New Roman" w:cs="Times New Roman"/>
          <w:lang w:val="en-US"/>
        </w:rPr>
        <w:fldChar w:fldCharType="end"/>
      </w:r>
      <w:r w:rsidRPr="00AA39EB">
        <w:rPr>
          <w:rFonts w:ascii="Times New Roman" w:hAnsi="Times New Roman" w:cs="Times New Roman"/>
          <w:lang w:val="en-US"/>
        </w:rPr>
        <w:t xml:space="preserve">. </w:t>
      </w:r>
      <w:r w:rsidRPr="00AA39EB">
        <w:rPr>
          <w:rFonts w:ascii="Times New Roman" w:hAnsi="Times New Roman" w:cs="Times New Roman"/>
        </w:rPr>
        <w:t>Hal ini membuat potensi peluang pemanfaatan fitur Shopee Live tidak dapat dimaksimalkan dengan baik, terutama dalam perusahaan yang masih beradaptasi dengan fitur tersebut.</w:t>
      </w:r>
    </w:p>
    <w:p w:rsidR="00FA4107" w:rsidRPr="00AA39EB" w:rsidRDefault="00FA4107" w:rsidP="00FA4107">
      <w:pPr>
        <w:pStyle w:val="NoSpacing"/>
        <w:ind w:firstLine="567"/>
        <w:jc w:val="both"/>
        <w:rPr>
          <w:rFonts w:ascii="Times New Roman" w:hAnsi="Times New Roman" w:cs="Times New Roman"/>
          <w:lang w:val="en-US"/>
        </w:rPr>
      </w:pPr>
      <w:r w:rsidRPr="00AA39EB">
        <w:rPr>
          <w:rFonts w:ascii="Times New Roman" w:hAnsi="Times New Roman" w:cs="Times New Roman"/>
        </w:rPr>
        <w:t xml:space="preserve">BIG Stationery sebagai perusahaan yang bergerak di bidang penjualan alat tulis yang memiliki target pasar kalangan pelajar, berupaya terus untuk meningkatkan penjualan, menjadi salah satu contoh perusahaan yang berupaya mengikuti perkembangan pemasaran digital. Meskipun bukan tergolong UMKM, BIG Stationery tetap memiliki kendala dan permasalahan dalam memanfaatkan fitur </w:t>
      </w:r>
      <w:r w:rsidRPr="00AA39EB">
        <w:rPr>
          <w:rFonts w:ascii="Times New Roman" w:hAnsi="Times New Roman" w:cs="Times New Roman"/>
          <w:i/>
        </w:rPr>
        <w:t>live streaming</w:t>
      </w:r>
      <w:r w:rsidRPr="00AA39EB">
        <w:rPr>
          <w:rFonts w:ascii="Times New Roman" w:hAnsi="Times New Roman" w:cs="Times New Roman"/>
        </w:rPr>
        <w:t xml:space="preserve"> melalui Shopee Live, perusahaan membutuhkan pendampingan tetang bagaimana cara membangun citra merek, menyusun ide konten, dan menampikan secara persuasif kepada audiens sesuai yang diharapkan</w:t>
      </w:r>
      <w:r w:rsidRPr="00AA39EB">
        <w:rPr>
          <w:rFonts w:ascii="Times New Roman" w:hAnsi="Times New Roman" w:cs="Times New Roman"/>
          <w:lang w:val="en-US"/>
        </w:rPr>
        <w:t xml:space="preserve"> </w:t>
      </w:r>
      <w:r w:rsidRPr="00AA39EB">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Tujuan dari penelitian ini adalah untuk mengidentifikasi Seni Berkomunikasi dalam Public Speaking melalui media Live Streaming untuk memberikan efek persuasif pada Customer pada Platform Shopee. Metode yang digunakan dalam penelitian ini adalah metode deskriptif kualitatif, untuk menyajikan gambaran tentang Strategi komunikasi yang digunakan saat melakukan Live Streaming di Platform E-Commrce. Hasil dari penelitian ini adalah untuk mengidentifikasi Seni berkomunikasi didepan audiens dan strategi yang digunakan ketika melakukan Live Streaming saat menawarkan produk di Platform Shopee agar memberikan efek persuasif dan mendapatkan feedback yang sesuai harapan. Penelitian ini dilakukan dengan membahas, Komunikasi, Strategi Komunikasi, Public Speaking, Hambatan Komunikasi, Pesan, dan Digital Marketing.","author":[{"dropping-particle":"","family":"Asyraf","given":"Jovan Abdul","non-dropping-particle":"","parse-names":false,"suffix":""},{"dropping-particle":"","family":"Melyanti","given":"Elsa Dwi","non-dropping-particle":"","parse-names":false,"suffix":""},{"dropping-particle":"","family":"Turgarini","given":"Dewi","non-dropping-particle":"","parse-names":false,"suffix":""},{"dropping-particle":"","family":"Ningsih","given":"Caria","non-dropping-particle":"","parse-names":false,"suffix":""}],"id":"ITEM-1","issue":"2","issued":{"date-parts":[["2022"]]},"page":"4745-4750","title":"TREN LIVE STREAMING DI PLATFORM E-COMMERCE: SENI BERKOMUNIKASI DALAM MEMBERI EFEK PERSUASIF PADA CUSTOMER","type":"article-journal","volume":"3"},"uris":["http://www.mendeley.com/documents/?uuid=7037562f-6a12-4e23-8e22-81fda5a70f35"]}],"mendeley":{"formattedCitation":"(Asyraf et al., 2022)","plainTextFormattedCitation":"(Asyraf et al., 2022)","previouslyFormattedCitation":"(Asyraf et al., 2022)"},"properties":{"noteIndex":0},"schema":"https://github.com/citation-style-language/schema/raw/master/csl-citation.json"}</w:instrText>
      </w:r>
      <w:r w:rsidRPr="00AA39EB">
        <w:rPr>
          <w:rFonts w:ascii="Times New Roman" w:hAnsi="Times New Roman" w:cs="Times New Roman"/>
          <w:lang w:val="en-US"/>
        </w:rPr>
        <w:fldChar w:fldCharType="separate"/>
      </w:r>
      <w:r w:rsidRPr="00AA39EB">
        <w:rPr>
          <w:rFonts w:ascii="Times New Roman" w:hAnsi="Times New Roman" w:cs="Times New Roman"/>
          <w:noProof/>
          <w:lang w:val="en-US"/>
        </w:rPr>
        <w:t>(Asyraf et al., 2022)</w:t>
      </w:r>
      <w:r w:rsidRPr="00AA39EB">
        <w:rPr>
          <w:rFonts w:ascii="Times New Roman" w:hAnsi="Times New Roman" w:cs="Times New Roman"/>
          <w:lang w:val="en-US"/>
        </w:rPr>
        <w:fldChar w:fldCharType="end"/>
      </w:r>
      <w:r w:rsidRPr="00AA39EB">
        <w:rPr>
          <w:rFonts w:ascii="Times New Roman" w:hAnsi="Times New Roman" w:cs="Times New Roman"/>
          <w:lang w:val="en-US"/>
        </w:rPr>
        <w:t xml:space="preserve">. </w:t>
      </w:r>
      <w:r w:rsidRPr="00AA39EB">
        <w:rPr>
          <w:rFonts w:ascii="Times New Roman" w:hAnsi="Times New Roman" w:cs="Times New Roman"/>
        </w:rPr>
        <w:t xml:space="preserve">Masalah dan kendala tersebut menjadi sangat penting karena ketatnya persaingan pasar alat tulis pada </w:t>
      </w:r>
      <w:r w:rsidRPr="00AA39EB">
        <w:rPr>
          <w:rFonts w:ascii="Times New Roman" w:hAnsi="Times New Roman" w:cs="Times New Roman"/>
          <w:i/>
        </w:rPr>
        <w:t>platform e-commerce</w:t>
      </w:r>
      <w:r w:rsidRPr="00AA39EB">
        <w:rPr>
          <w:rFonts w:ascii="Times New Roman" w:hAnsi="Times New Roman" w:cs="Times New Roman"/>
        </w:rPr>
        <w:t>, terutama untuk produk sekolah.</w:t>
      </w:r>
    </w:p>
    <w:p w:rsidR="00FA4107" w:rsidRPr="00AA39EB" w:rsidRDefault="00FA4107" w:rsidP="00FA4107">
      <w:pPr>
        <w:pStyle w:val="NoSpacing"/>
        <w:ind w:firstLine="567"/>
        <w:jc w:val="both"/>
        <w:rPr>
          <w:rFonts w:ascii="Times New Roman" w:hAnsi="Times New Roman" w:cs="Times New Roman"/>
        </w:rPr>
      </w:pPr>
      <w:r w:rsidRPr="00AA39EB">
        <w:rPr>
          <w:rFonts w:ascii="Times New Roman" w:hAnsi="Times New Roman" w:cs="Times New Roman"/>
        </w:rPr>
        <w:t xml:space="preserve">Dengan demikian untuk menjawab kebutuhan tersebut, maka diadakan-nya sebuah kegiatan pengabdian masyarakat, kegiatan tersebut berupa edukasi dan pelatihan tentang pemanfaatan fitur live streaming, pada Shopee Live. Edukasi dari program tersebut diberikan oleh karyawan BIG Stationery sebagai pemateri dan juga praktisi yang berpengalaman dalam bidang tersebut, progam tersebut dilaksanakan secara digital melaului Google Meet, dan diikuti oleh para mahasiswa. Keterlibatan mahasiswa dalam program ini bertujuan untuk memberikan manfaat dan simulasi audiens sebagai seorang konsumen muda yang menjadi target pasar dari BIG Stationey, hal ini membuat mahasiswa sebagai audiens tidak hanya menerima manfaat dan dampak positif saja, melainkan juga ikut memainkan peran bagaimana audiens dapat menanggapi konten </w:t>
      </w:r>
      <w:r w:rsidRPr="00AA39EB">
        <w:rPr>
          <w:rFonts w:ascii="Times New Roman" w:hAnsi="Times New Roman" w:cs="Times New Roman"/>
          <w:i/>
        </w:rPr>
        <w:t>live steaming</w:t>
      </w:r>
      <w:r w:rsidRPr="00AA39EB">
        <w:rPr>
          <w:rFonts w:ascii="Times New Roman" w:hAnsi="Times New Roman" w:cs="Times New Roman"/>
        </w:rPr>
        <w:t xml:space="preserve"> produk BIG Stationery.</w:t>
      </w:r>
    </w:p>
    <w:p w:rsidR="00FA4107" w:rsidRPr="00CA2C76" w:rsidRDefault="00FA4107" w:rsidP="00FA4107">
      <w:pPr>
        <w:pStyle w:val="NoSpacing"/>
        <w:ind w:firstLine="567"/>
        <w:jc w:val="both"/>
        <w:rPr>
          <w:rFonts w:ascii="Times New Roman" w:eastAsia="Times New Roman" w:hAnsi="Times New Roman" w:cs="Times New Roman"/>
          <w:color w:val="000000"/>
          <w:lang w:val="en-US"/>
        </w:rPr>
      </w:pPr>
      <w:r w:rsidRPr="00AA39EB">
        <w:rPr>
          <w:rFonts w:ascii="Times New Roman" w:hAnsi="Times New Roman" w:cs="Times New Roman"/>
        </w:rPr>
        <w:t xml:space="preserve">Melalui program ini, semua peserta dapat belajar untuk menyusun konten </w:t>
      </w:r>
      <w:r w:rsidRPr="00AA39EB">
        <w:rPr>
          <w:rFonts w:ascii="Times New Roman" w:hAnsi="Times New Roman" w:cs="Times New Roman"/>
          <w:i/>
        </w:rPr>
        <w:t>live streaming</w:t>
      </w:r>
      <w:r w:rsidRPr="00AA39EB">
        <w:rPr>
          <w:rFonts w:ascii="Times New Roman" w:hAnsi="Times New Roman" w:cs="Times New Roman"/>
        </w:rPr>
        <w:t xml:space="preserve"> yang menarik, dengan membangun suasana yang iteraktif dan efektif dengan penonton. Sementara bagi BIG Stationery, kegiatan ini dapat memberikan wawasan baru, sebagai strategi pemasaran digital untuk para konsumen yang sesuai dengan karakteristiknya. Pendekatan edukasi yang dilakukan kepada mahasiswa menjadi contoh simulasi dari konsumen muda, sekaligus menjadi keunikan dari kegiatan yang diadakan, karena hal ini menghubungkan langsung antara perusahaan, pemateri atau narasumber yang berpengalaman, dan mahasiswa dalam satu program yang dijalankan, berbasis implementasi dan teknologi pemasaran. Oleh karena itu kegiatan ini diharapkan dapat memberikan manfaat dan dampak nyata bagi mitra dalam peningkatan pengetahuan pemanfaatan Shopee Live, untuk membangun citra merek produk alat tulis di dunia pemasaran digital. Selain itu, dengan adanya mahasiswa sebagai peserta dapat terlibat secara langsung tentang strategi pemasaran digital, dan diharapkan kegiatan seperti ini dapat menjadi contoh kegiatan pengabdian terhadap masyarakat yang sesuai dengan industri kreatif.</w:t>
      </w:r>
    </w:p>
    <w:p w:rsidR="00FA4107" w:rsidRDefault="00FA4107" w:rsidP="00E62906">
      <w:pPr>
        <w:pStyle w:val="BodyText"/>
        <w:spacing w:before="240" w:after="120"/>
        <w:ind w:left="0"/>
        <w:jc w:val="center"/>
        <w:rPr>
          <w:rFonts w:ascii="Times New Roman" w:hAnsi="Times New Roman" w:cs="Times New Roman"/>
          <w:b/>
          <w:bCs/>
          <w:sz w:val="22"/>
          <w:szCs w:val="22"/>
          <w:lang w:val="en-US"/>
        </w:rPr>
      </w:pPr>
    </w:p>
    <w:p w:rsidR="00243067" w:rsidRDefault="00B339CD" w:rsidP="00E62906">
      <w:pPr>
        <w:pStyle w:val="BodyText"/>
        <w:spacing w:before="240" w:after="120"/>
        <w:ind w:left="0"/>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lastRenderedPageBreak/>
        <w:t>METODE</w:t>
      </w:r>
      <w:r w:rsidR="008513AE">
        <w:rPr>
          <w:rFonts w:ascii="Times New Roman" w:hAnsi="Times New Roman" w:cs="Times New Roman"/>
          <w:b/>
          <w:bCs/>
          <w:sz w:val="22"/>
          <w:szCs w:val="22"/>
          <w:lang w:val="en-US"/>
        </w:rPr>
        <w:t xml:space="preserve"> </w:t>
      </w:r>
    </w:p>
    <w:p w:rsidR="00FA4107" w:rsidRPr="00AA39EB" w:rsidRDefault="00FA4107" w:rsidP="00FA4107">
      <w:pPr>
        <w:pStyle w:val="NoSpacing"/>
        <w:ind w:firstLine="567"/>
        <w:jc w:val="both"/>
        <w:rPr>
          <w:rFonts w:ascii="Times New Roman" w:hAnsi="Times New Roman" w:cs="Times New Roman"/>
          <w:lang w:val="en-US"/>
        </w:rPr>
      </w:pPr>
      <w:r w:rsidRPr="00AA39EB">
        <w:rPr>
          <w:rFonts w:ascii="Times New Roman" w:hAnsi="Times New Roman" w:cs="Times New Roman"/>
        </w:rPr>
        <w:t>Metode pelaksanaan kegiatan pengabdian masyarakat</w:t>
      </w:r>
      <w:r>
        <w:rPr>
          <w:rFonts w:ascii="Times New Roman" w:hAnsi="Times New Roman" w:cs="Times New Roman"/>
          <w:lang w:val="en-US"/>
        </w:rPr>
        <w:t xml:space="preserve"> atau</w:t>
      </w:r>
      <w:r w:rsidRPr="00AA39EB">
        <w:rPr>
          <w:rFonts w:ascii="Times New Roman" w:hAnsi="Times New Roman" w:cs="Times New Roman"/>
        </w:rPr>
        <w:t xml:space="preserve"> program edukasi ini dilaksanakan melalui pelatihan daring, yang berfokus pada pemahaman dan peningkatan mengenai pemanfaatan </w:t>
      </w:r>
      <w:r w:rsidRPr="00AA39EB">
        <w:rPr>
          <w:rFonts w:ascii="Times New Roman" w:hAnsi="Times New Roman" w:cs="Times New Roman"/>
          <w:i/>
        </w:rPr>
        <w:t>platform e-commerce</w:t>
      </w:r>
      <w:r w:rsidRPr="00AA39EB">
        <w:rPr>
          <w:rFonts w:ascii="Times New Roman" w:hAnsi="Times New Roman" w:cs="Times New Roman"/>
        </w:rPr>
        <w:t xml:space="preserve"> pada fitur Shopee Live sebagai strategi pemasaran digital BIG Stationery, adapun tahapan program edukasi tersebut sebagai berikut:</w:t>
      </w:r>
      <w:r w:rsidRPr="00AA39EB">
        <w:rPr>
          <w:rFonts w:ascii="Times New Roman" w:hAnsi="Times New Roman" w:cs="Times New Roman"/>
          <w:lang w:val="en-US"/>
        </w:rPr>
        <w:t xml:space="preserve"> </w:t>
      </w:r>
    </w:p>
    <w:p w:rsidR="00FA4107" w:rsidRPr="00FA4107" w:rsidRDefault="00FA4107" w:rsidP="00FA4107">
      <w:pPr>
        <w:pStyle w:val="ListParagraph"/>
        <w:numPr>
          <w:ilvl w:val="0"/>
          <w:numId w:val="39"/>
        </w:numPr>
        <w:spacing w:line="240" w:lineRule="auto"/>
        <w:ind w:left="322"/>
        <w:jc w:val="both"/>
        <w:rPr>
          <w:rFonts w:ascii="Times New Roman" w:hAnsi="Times New Roman" w:cs="Times New Roman"/>
          <w:sz w:val="22"/>
        </w:rPr>
      </w:pPr>
      <w:r w:rsidRPr="00FA4107">
        <w:rPr>
          <w:rFonts w:ascii="Times New Roman" w:hAnsi="Times New Roman" w:cs="Times New Roman"/>
          <w:sz w:val="22"/>
        </w:rPr>
        <w:t xml:space="preserve">Persiapan Kegiatan: Tahap ini dilakukan untuk memastikan program edukasi bisa berjalan dengan efektif sesuai dengan tujuan dan perencanaan, pada tahap ini, penulis menyusun materi yang </w:t>
      </w:r>
      <w:proofErr w:type="gramStart"/>
      <w:r w:rsidRPr="00FA4107">
        <w:rPr>
          <w:rFonts w:ascii="Times New Roman" w:hAnsi="Times New Roman" w:cs="Times New Roman"/>
          <w:sz w:val="22"/>
        </w:rPr>
        <w:t>akan</w:t>
      </w:r>
      <w:proofErr w:type="gramEnd"/>
      <w:r w:rsidRPr="00FA4107">
        <w:rPr>
          <w:rFonts w:ascii="Times New Roman" w:hAnsi="Times New Roman" w:cs="Times New Roman"/>
          <w:sz w:val="22"/>
        </w:rPr>
        <w:t xml:space="preserve"> dismpaikan dengan judul “Edukasi Shopee Live Sebagai Media Promosi Kreatif BIG Stationery”. Selanjutnya penulis berkoordinasi dengan narasuber sekaligus pemateri dari BIG Stationery yang memiliki pengalam terhadap bidang pemasaran digital serta content </w:t>
      </w:r>
      <w:r w:rsidRPr="00FA4107">
        <w:rPr>
          <w:rFonts w:ascii="Times New Roman" w:hAnsi="Times New Roman" w:cs="Times New Roman"/>
          <w:i/>
          <w:sz w:val="22"/>
        </w:rPr>
        <w:t>promotion</w:t>
      </w:r>
      <w:r w:rsidRPr="00FA4107">
        <w:rPr>
          <w:rFonts w:ascii="Times New Roman" w:hAnsi="Times New Roman" w:cs="Times New Roman"/>
          <w:sz w:val="22"/>
        </w:rPr>
        <w:t xml:space="preserve">, untuk menyelaraskan materi yang </w:t>
      </w:r>
      <w:proofErr w:type="gramStart"/>
      <w:r w:rsidRPr="00FA4107">
        <w:rPr>
          <w:rFonts w:ascii="Times New Roman" w:hAnsi="Times New Roman" w:cs="Times New Roman"/>
          <w:sz w:val="22"/>
        </w:rPr>
        <w:t>akan</w:t>
      </w:r>
      <w:proofErr w:type="gramEnd"/>
      <w:r w:rsidRPr="00FA4107">
        <w:rPr>
          <w:rFonts w:ascii="Times New Roman" w:hAnsi="Times New Roman" w:cs="Times New Roman"/>
          <w:sz w:val="22"/>
        </w:rPr>
        <w:t xml:space="preserve"> dibawakan. Tak hanya itu, persiapan juga mencakup pemilihan </w:t>
      </w:r>
      <w:r w:rsidRPr="00FA4107">
        <w:rPr>
          <w:rFonts w:ascii="Times New Roman" w:hAnsi="Times New Roman" w:cs="Times New Roman"/>
          <w:i/>
          <w:sz w:val="22"/>
        </w:rPr>
        <w:t>platform</w:t>
      </w:r>
      <w:r w:rsidRPr="00FA4107">
        <w:rPr>
          <w:rFonts w:ascii="Times New Roman" w:hAnsi="Times New Roman" w:cs="Times New Roman"/>
          <w:sz w:val="22"/>
        </w:rPr>
        <w:t xml:space="preserve"> daring yang </w:t>
      </w:r>
      <w:proofErr w:type="gramStart"/>
      <w:r w:rsidRPr="00FA4107">
        <w:rPr>
          <w:rFonts w:ascii="Times New Roman" w:hAnsi="Times New Roman" w:cs="Times New Roman"/>
          <w:sz w:val="22"/>
        </w:rPr>
        <w:t>akan</w:t>
      </w:r>
      <w:proofErr w:type="gramEnd"/>
      <w:r w:rsidRPr="00FA4107">
        <w:rPr>
          <w:rFonts w:ascii="Times New Roman" w:hAnsi="Times New Roman" w:cs="Times New Roman"/>
          <w:sz w:val="22"/>
        </w:rPr>
        <w:t xml:space="preserve"> digunakan, serta kebutuhan teknis seperti materi presentasi dan link pertemuan. Persiapan ini dilakukan agar semua kegiatan dapat berjalan sesuai rencana dan dapat memberikan manfaat bagi para peserta.</w:t>
      </w:r>
    </w:p>
    <w:p w:rsidR="00FA4107" w:rsidRPr="00FA4107" w:rsidRDefault="00FA4107" w:rsidP="00FA4107">
      <w:pPr>
        <w:pStyle w:val="ListParagraph"/>
        <w:numPr>
          <w:ilvl w:val="0"/>
          <w:numId w:val="39"/>
        </w:numPr>
        <w:pBdr>
          <w:top w:val="nil"/>
          <w:left w:val="nil"/>
          <w:bottom w:val="nil"/>
          <w:right w:val="nil"/>
          <w:between w:val="nil"/>
        </w:pBdr>
        <w:spacing w:after="0" w:line="240" w:lineRule="auto"/>
        <w:ind w:left="322"/>
        <w:jc w:val="both"/>
        <w:rPr>
          <w:rFonts w:ascii="Times New Roman" w:hAnsi="Times New Roman" w:cs="Times New Roman"/>
          <w:sz w:val="22"/>
          <w:lang w:val="en-US"/>
        </w:rPr>
      </w:pPr>
      <w:r w:rsidRPr="00FA4107">
        <w:rPr>
          <w:rFonts w:ascii="Times New Roman" w:hAnsi="Times New Roman" w:cs="Times New Roman"/>
          <w:sz w:val="22"/>
        </w:rPr>
        <w:t xml:space="preserve">Pelaksanaan Kegiatan: Kegiatan ini dilaksanakan secara daring dengan durasi kegiatan selama 1 jam melalui platform Google Meet, kegiatan ini diikuti oleh kalangan mahasiswa yang berperan sebagai konsumen muda, yang sesuai dengan karakter target pasar BIG Stationery. Kegiatan ini diawali dengan pembukaan oleh penulis sebagai moderator, yang kemudian dilanjut oleh narasumber sekaligus pemateri dari BIG Stationey meliputi strategi promosi kreatif, manfaat Shopee Live dan dampak dari Shopee Live. Sesi materi dilakukan dengan diskusi interaktif, yang dapat memberikan kesempatan kepada peserta untuk bertanya, memberikan komentar atau tanggapan, dan berbagi pengalaman terkait </w:t>
      </w:r>
      <w:r w:rsidRPr="00FA4107">
        <w:rPr>
          <w:rFonts w:ascii="Times New Roman" w:hAnsi="Times New Roman" w:cs="Times New Roman"/>
          <w:i/>
          <w:sz w:val="22"/>
        </w:rPr>
        <w:t>konten live streaming</w:t>
      </w:r>
      <w:r w:rsidRPr="00FA4107">
        <w:rPr>
          <w:rFonts w:ascii="Times New Roman" w:hAnsi="Times New Roman" w:cs="Times New Roman"/>
          <w:sz w:val="22"/>
        </w:rPr>
        <w:t>. Kegiatan ini bertujuan untuk melihat pemahaman peserta dan bisa memberikan gambaran nyata terkait respons audiens terkait konten yang telah disampaikan, sehingga membuat BIG Stationery mendaptkan insight tentang strategi pemasaran digital dengan karakter konsumen muda.</w:t>
      </w:r>
    </w:p>
    <w:p w:rsidR="00FA4107" w:rsidRPr="00FA4107" w:rsidRDefault="00FA4107" w:rsidP="00FA4107">
      <w:pPr>
        <w:pStyle w:val="ListParagraph"/>
        <w:numPr>
          <w:ilvl w:val="0"/>
          <w:numId w:val="39"/>
        </w:numPr>
        <w:spacing w:line="240" w:lineRule="auto"/>
        <w:ind w:left="322"/>
        <w:jc w:val="both"/>
        <w:rPr>
          <w:rFonts w:ascii="Times New Roman" w:hAnsi="Times New Roman" w:cs="Times New Roman"/>
          <w:sz w:val="22"/>
        </w:rPr>
      </w:pPr>
      <w:r w:rsidRPr="00FA4107">
        <w:rPr>
          <w:rFonts w:ascii="Times New Roman" w:hAnsi="Times New Roman" w:cs="Times New Roman"/>
          <w:sz w:val="22"/>
        </w:rPr>
        <w:t xml:space="preserve">Evaluasi Kegiatan: Pada tahap ini evaluasi dilaukan untuk menilai efektivitas dan pemahaman peserta pada  kegiatan edukasi yang telah dilakukan, selain itu pertanyaan peserta selama sesi diskusi digunakan sebagai indikator keberhasilan kegiatan, hal tersebut sebagai evaluasi sejauh mana materi yang disampaikan dapat dipahami dengan baik oleh peserta, serta memberikan suatu gambaran terkait respons dan karakteristik audiens muda terhadap </w:t>
      </w:r>
      <w:r w:rsidRPr="00FA4107">
        <w:rPr>
          <w:rFonts w:ascii="Times New Roman" w:hAnsi="Times New Roman" w:cs="Times New Roman"/>
          <w:i/>
          <w:sz w:val="22"/>
        </w:rPr>
        <w:t>live streaming</w:t>
      </w:r>
      <w:r w:rsidRPr="00FA4107">
        <w:rPr>
          <w:rFonts w:ascii="Times New Roman" w:hAnsi="Times New Roman" w:cs="Times New Roman"/>
          <w:sz w:val="22"/>
        </w:rPr>
        <w:t xml:space="preserve"> yang diterapkan oleh BIG Stationery sebagai media pemasaran digital. Hasil evaluasi digunakan sebagai rekomendasi terhadap proses perencanaan penyusunan konten live streaming yang efektif bagi BIG Stationery, meningkatkan terelibatan dengan audiens, serta membangun citra merek yang baik. Oleh karena itu, evaluasi kegiatan tidak hanya berfokus kepada </w:t>
      </w:r>
      <w:proofErr w:type="gramStart"/>
      <w:r w:rsidRPr="00FA4107">
        <w:rPr>
          <w:rFonts w:ascii="Times New Roman" w:hAnsi="Times New Roman" w:cs="Times New Roman"/>
          <w:sz w:val="22"/>
        </w:rPr>
        <w:t>peserta ,</w:t>
      </w:r>
      <w:proofErr w:type="gramEnd"/>
      <w:r w:rsidRPr="00FA4107">
        <w:rPr>
          <w:rFonts w:ascii="Times New Roman" w:hAnsi="Times New Roman" w:cs="Times New Roman"/>
          <w:sz w:val="22"/>
        </w:rPr>
        <w:t xml:space="preserve"> akan tetapi bagi BIG Stationery untuk mengembangkan ide konten </w:t>
      </w:r>
      <w:r w:rsidRPr="00FA4107">
        <w:rPr>
          <w:rFonts w:ascii="Times New Roman" w:hAnsi="Times New Roman" w:cs="Times New Roman"/>
          <w:i/>
          <w:sz w:val="22"/>
        </w:rPr>
        <w:t>live streaming</w:t>
      </w:r>
      <w:r w:rsidRPr="00FA4107">
        <w:rPr>
          <w:rFonts w:ascii="Times New Roman" w:hAnsi="Times New Roman" w:cs="Times New Roman"/>
          <w:sz w:val="22"/>
        </w:rPr>
        <w:t xml:space="preserve"> selanjutnya.</w:t>
      </w:r>
    </w:p>
    <w:p w:rsidR="00B339CD" w:rsidRDefault="00B339CD" w:rsidP="00B339CD">
      <w:pPr>
        <w:pStyle w:val="BodyText"/>
        <w:spacing w:before="240" w:after="120"/>
        <w:ind w:left="0"/>
        <w:jc w:val="center"/>
        <w:rPr>
          <w:rFonts w:ascii="Times New Roman" w:hAnsi="Times New Roman" w:cs="Times New Roman"/>
          <w:b/>
          <w:bCs/>
          <w:sz w:val="22"/>
          <w:szCs w:val="22"/>
          <w:lang w:val="id-ID"/>
        </w:rPr>
      </w:pPr>
      <w:r w:rsidRPr="00436C02">
        <w:rPr>
          <w:rFonts w:ascii="Times New Roman" w:hAnsi="Times New Roman" w:cs="Times New Roman"/>
          <w:b/>
          <w:bCs/>
          <w:sz w:val="22"/>
          <w:szCs w:val="22"/>
          <w:lang w:val="id-ID"/>
        </w:rPr>
        <w:t>HASIL DAN PEMBAHASAN</w:t>
      </w:r>
      <w:r w:rsidR="00253F7D" w:rsidRPr="00436C02">
        <w:rPr>
          <w:rFonts w:ascii="Times New Roman" w:hAnsi="Times New Roman" w:cs="Times New Roman"/>
          <w:b/>
          <w:bCs/>
          <w:sz w:val="22"/>
          <w:szCs w:val="22"/>
          <w:lang w:val="en-US"/>
        </w:rPr>
        <w:t xml:space="preserve"> </w:t>
      </w:r>
      <w:r w:rsidR="00312BA4">
        <w:rPr>
          <w:rFonts w:ascii="Times New Roman" w:hAnsi="Times New Roman" w:cs="Times New Roman"/>
          <w:b/>
          <w:bCs/>
          <w:sz w:val="22"/>
          <w:szCs w:val="22"/>
          <w:lang w:val="en-US"/>
        </w:rPr>
        <w:t xml:space="preserve"> </w:t>
      </w:r>
      <w:r w:rsidRPr="00436C02">
        <w:rPr>
          <w:rFonts w:ascii="Times New Roman" w:hAnsi="Times New Roman" w:cs="Times New Roman"/>
          <w:b/>
          <w:bCs/>
          <w:sz w:val="22"/>
          <w:szCs w:val="22"/>
          <w:lang w:val="id-ID"/>
        </w:rPr>
        <w:t xml:space="preserve"> </w:t>
      </w:r>
    </w:p>
    <w:p w:rsidR="00C130DE" w:rsidRPr="00755E70" w:rsidRDefault="00C130DE" w:rsidP="00C130DE">
      <w:pPr>
        <w:pStyle w:val="NoSpacing"/>
        <w:ind w:firstLine="567"/>
        <w:jc w:val="both"/>
        <w:rPr>
          <w:rFonts w:ascii="Times New Roman" w:eastAsia="Times New Roman" w:hAnsi="Times New Roman" w:cs="Times New Roman"/>
          <w:color w:val="000000"/>
          <w:lang w:val="en-US"/>
        </w:rPr>
      </w:pPr>
      <w:bookmarkStart w:id="1" w:name="SIMPULAN"/>
      <w:bookmarkEnd w:id="1"/>
      <w:r w:rsidRPr="00AA39EB">
        <w:rPr>
          <w:rFonts w:ascii="Times New Roman" w:hAnsi="Times New Roman" w:cs="Times New Roman"/>
        </w:rPr>
        <w:t xml:space="preserve">Pada bagian ini, merupakan pemaparan hasil kegiatan edukasi yang sudah dilakukan, dan menganalisis kontribusi peserta terkait pemanfaatan fitur </w:t>
      </w:r>
      <w:r w:rsidRPr="00AA39EB">
        <w:rPr>
          <w:rFonts w:ascii="Times New Roman" w:hAnsi="Times New Roman" w:cs="Times New Roman"/>
          <w:i/>
        </w:rPr>
        <w:t>live streaming</w:t>
      </w:r>
      <w:r w:rsidRPr="00AA39EB">
        <w:rPr>
          <w:rFonts w:ascii="Times New Roman" w:hAnsi="Times New Roman" w:cs="Times New Roman"/>
        </w:rPr>
        <w:t xml:space="preserve"> Shopee dalam membangun citra dan daya tarik merek BIG Stationery. Pada kegiatan ini dirancang untuk memberikan pengalaman praktis dari narasumber dan pemateri yang telah memiliki pengalaman pada bidang tersebut, sehingga peserta tidak hanya memahami konsep materi saja melainkan langsung dapat gambaran terkait strategi pemasaran digital secara langsung. Melalui kegiatan edukasi ini, peserta memperolah wawasan luas mengenai </w:t>
      </w:r>
      <w:proofErr w:type="gramStart"/>
      <w:r w:rsidRPr="00AA39EB">
        <w:rPr>
          <w:rFonts w:ascii="Times New Roman" w:hAnsi="Times New Roman" w:cs="Times New Roman"/>
        </w:rPr>
        <w:t>cara</w:t>
      </w:r>
      <w:proofErr w:type="gramEnd"/>
      <w:r w:rsidRPr="00AA39EB">
        <w:rPr>
          <w:rFonts w:ascii="Times New Roman" w:hAnsi="Times New Roman" w:cs="Times New Roman"/>
        </w:rPr>
        <w:t xml:space="preserve"> penyampaian konten yang efektif, serta membangun keterlibatan dengan penonton, dan </w:t>
      </w:r>
      <w:r w:rsidRPr="00755E70">
        <w:rPr>
          <w:rFonts w:ascii="Times New Roman" w:hAnsi="Times New Roman" w:cs="Times New Roman"/>
        </w:rPr>
        <w:t xml:space="preserve">pastinya dilakukan secara real-time pada fitur </w:t>
      </w:r>
      <w:r w:rsidRPr="00755E70">
        <w:rPr>
          <w:rFonts w:ascii="Times New Roman" w:hAnsi="Times New Roman" w:cs="Times New Roman"/>
          <w:i/>
        </w:rPr>
        <w:t>live streaming</w:t>
      </w:r>
      <w:r w:rsidRPr="00755E70">
        <w:rPr>
          <w:rFonts w:ascii="Times New Roman" w:hAnsi="Times New Roman" w:cs="Times New Roman"/>
        </w:rPr>
        <w:t xml:space="preserve">. Melalui program edukasi ini, peserta memperoleh wawasan luas terkait perkembangan pemasaran digital pada </w:t>
      </w:r>
      <w:r w:rsidRPr="00755E70">
        <w:rPr>
          <w:rFonts w:ascii="Times New Roman" w:hAnsi="Times New Roman" w:cs="Times New Roman"/>
          <w:i/>
        </w:rPr>
        <w:t>platform e-commerce</w:t>
      </w:r>
      <w:r w:rsidRPr="00755E70">
        <w:rPr>
          <w:rFonts w:ascii="Times New Roman" w:hAnsi="Times New Roman" w:cs="Times New Roman"/>
        </w:rPr>
        <w:t xml:space="preserve">, serta memperoleh ilmu bagaimana </w:t>
      </w:r>
      <w:proofErr w:type="gramStart"/>
      <w:r w:rsidRPr="00755E70">
        <w:rPr>
          <w:rFonts w:ascii="Times New Roman" w:hAnsi="Times New Roman" w:cs="Times New Roman"/>
        </w:rPr>
        <w:t>cara</w:t>
      </w:r>
      <w:proofErr w:type="gramEnd"/>
      <w:r w:rsidRPr="00755E70">
        <w:rPr>
          <w:rFonts w:ascii="Times New Roman" w:hAnsi="Times New Roman" w:cs="Times New Roman"/>
        </w:rPr>
        <w:t xml:space="preserve"> penyampaian konten yang efektif dan menarik, serta membangun </w:t>
      </w:r>
      <w:r w:rsidRPr="00755E70">
        <w:rPr>
          <w:rFonts w:ascii="Times New Roman" w:hAnsi="Times New Roman" w:cs="Times New Roman"/>
          <w:i/>
        </w:rPr>
        <w:t>engagement</w:t>
      </w:r>
      <w:r w:rsidRPr="00755E70">
        <w:rPr>
          <w:rFonts w:ascii="Times New Roman" w:hAnsi="Times New Roman" w:cs="Times New Roman"/>
        </w:rPr>
        <w:t xml:space="preserve"> dengan penonton.</w:t>
      </w:r>
      <w:r w:rsidRPr="00755E70">
        <w:rPr>
          <w:rFonts w:ascii="Times New Roman" w:eastAsia="Times New Roman" w:hAnsi="Times New Roman" w:cs="Times New Roman"/>
          <w:color w:val="000000"/>
          <w:lang w:val="en-US"/>
        </w:rPr>
        <w:t xml:space="preserve">         </w:t>
      </w:r>
    </w:p>
    <w:p w:rsidR="00C130DE" w:rsidRPr="00C130DE" w:rsidRDefault="00C130DE" w:rsidP="00C130DE">
      <w:pPr>
        <w:pStyle w:val="NoSpacing"/>
        <w:spacing w:before="120"/>
        <w:jc w:val="both"/>
        <w:rPr>
          <w:rFonts w:ascii="Times New Roman" w:hAnsi="Times New Roman" w:cs="Times New Roman"/>
          <w:b/>
          <w:i/>
        </w:rPr>
      </w:pPr>
      <w:r w:rsidRPr="00C130DE">
        <w:rPr>
          <w:rFonts w:ascii="Times New Roman" w:hAnsi="Times New Roman" w:cs="Times New Roman"/>
          <w:b/>
          <w:i/>
        </w:rPr>
        <w:t>Pemaparan Materi Pelatihan</w:t>
      </w:r>
    </w:p>
    <w:p w:rsidR="00C130DE" w:rsidRPr="00755E70" w:rsidRDefault="00C130DE" w:rsidP="00C130DE">
      <w:pPr>
        <w:pStyle w:val="NoSpacing"/>
        <w:ind w:firstLine="567"/>
        <w:jc w:val="both"/>
        <w:rPr>
          <w:rFonts w:ascii="Times New Roman" w:hAnsi="Times New Roman" w:cs="Times New Roman"/>
        </w:rPr>
      </w:pPr>
      <w:r w:rsidRPr="00755E70">
        <w:rPr>
          <w:rFonts w:ascii="Times New Roman" w:hAnsi="Times New Roman" w:cs="Times New Roman"/>
        </w:rPr>
        <w:t xml:space="preserve">Materi pelatihan disampaikan oleh narasumber melalui slide presentasi yang telah disusun secara sistematis mencakup pemanfaatan </w:t>
      </w:r>
      <w:r w:rsidRPr="00755E70">
        <w:rPr>
          <w:rFonts w:ascii="Times New Roman" w:hAnsi="Times New Roman" w:cs="Times New Roman"/>
          <w:i/>
        </w:rPr>
        <w:t>live streaming</w:t>
      </w:r>
      <w:r w:rsidRPr="00755E70">
        <w:rPr>
          <w:rFonts w:ascii="Times New Roman" w:hAnsi="Times New Roman" w:cs="Times New Roman"/>
        </w:rPr>
        <w:t xml:space="preserve">, pada materi tersebut narasumber menjelaskan beberapa tujuan untama mengenai pemanfaatan fitur Shopee Live sebagai sarana media promosi digital. Pada bagian awal presentasi menjelaskan tentang latar belakang pentingnya </w:t>
      </w:r>
      <w:r w:rsidRPr="00755E70">
        <w:rPr>
          <w:rFonts w:ascii="Times New Roman" w:hAnsi="Times New Roman" w:cs="Times New Roman"/>
          <w:i/>
        </w:rPr>
        <w:t>live streaming</w:t>
      </w:r>
      <w:r w:rsidRPr="00755E70">
        <w:rPr>
          <w:rFonts w:ascii="Times New Roman" w:hAnsi="Times New Roman" w:cs="Times New Roman"/>
        </w:rPr>
        <w:t xml:space="preserve"> sebagai strategi promosi digital, khususnya bagaimana fitur ini menjadi peluang bagi brand untuk membangun </w:t>
      </w:r>
      <w:r w:rsidRPr="00755E70">
        <w:rPr>
          <w:rFonts w:ascii="Times New Roman" w:hAnsi="Times New Roman" w:cs="Times New Roman"/>
        </w:rPr>
        <w:lastRenderedPageBreak/>
        <w:t>strategi pemsaran digital pada era digital sekarang yang semakin berkembang, dengan tujuan untuk membangun citra dan daya tarik merek suatu brand, melalui komunikasi visual yang interaktif dan komunikatif.</w:t>
      </w:r>
      <w:r w:rsidRPr="00755E70">
        <w:rPr>
          <w:rFonts w:ascii="Times New Roman" w:hAnsi="Times New Roman" w:cs="Times New Roman"/>
          <w:lang w:val="en-US"/>
        </w:rPr>
        <w:t xml:space="preserve"> </w:t>
      </w:r>
      <w:r w:rsidRPr="00755E70">
        <w:rPr>
          <w:rFonts w:ascii="Times New Roman" w:hAnsi="Times New Roman" w:cs="Times New Roman"/>
        </w:rPr>
        <w:t xml:space="preserve">Materi ini juga dilanjutan dengan pembahasan tentang dampak positif dari penggunaan </w:t>
      </w:r>
      <w:r w:rsidRPr="00755E70">
        <w:rPr>
          <w:rFonts w:ascii="Times New Roman" w:hAnsi="Times New Roman" w:cs="Times New Roman"/>
          <w:i/>
        </w:rPr>
        <w:t>live streaming</w:t>
      </w:r>
      <w:r w:rsidRPr="00755E70">
        <w:rPr>
          <w:rFonts w:ascii="Times New Roman" w:hAnsi="Times New Roman" w:cs="Times New Roman"/>
        </w:rPr>
        <w:t xml:space="preserve"> sebagai strategi promosi digital, seperti meningkatkan kepercayaan konsumen, menjelaskan keunggulan produk secara langsung, dan membangun loyalitas antara brand dan kosumen. Narasumber juga memberikan penjelasan mengenai strategi kreatif yang dapat diterapkan saat melakukan sesi </w:t>
      </w:r>
      <w:r w:rsidRPr="00755E70">
        <w:rPr>
          <w:rFonts w:ascii="Times New Roman" w:hAnsi="Times New Roman" w:cs="Times New Roman"/>
          <w:i/>
        </w:rPr>
        <w:t>live streaming</w:t>
      </w:r>
      <w:r w:rsidRPr="00755E70">
        <w:rPr>
          <w:rFonts w:ascii="Times New Roman" w:hAnsi="Times New Roman" w:cs="Times New Roman"/>
        </w:rPr>
        <w:t xml:space="preserve">. Beberapa hal yang dapat dilakukan pada saat melakukan sesi live streaming streaming, seperti teknik penyampaian informasi produk secara jelas dan efektif, pengelolaan interaksi dengan penonton yang baik, serta penataan visibilitas produk yang tepat agar menarik perhatian konsumen. Penjelasan ini membantu peserta untuk dapat memahami langkah-langkah efektif yang dapat terapkan pada saat ingin memulai suatu </w:t>
      </w:r>
      <w:r w:rsidRPr="00755E70">
        <w:rPr>
          <w:rFonts w:ascii="Times New Roman" w:hAnsi="Times New Roman" w:cs="Times New Roman"/>
          <w:i/>
        </w:rPr>
        <w:t>live streaming</w:t>
      </w:r>
      <w:r w:rsidRPr="00755E70">
        <w:rPr>
          <w:rFonts w:ascii="Times New Roman" w:hAnsi="Times New Roman" w:cs="Times New Roman"/>
        </w:rPr>
        <w:t>.</w:t>
      </w:r>
    </w:p>
    <w:p w:rsidR="00C130DE" w:rsidRPr="00755E70" w:rsidRDefault="00C130DE" w:rsidP="00732405">
      <w:pPr>
        <w:pStyle w:val="ListParagraph"/>
        <w:spacing w:before="120" w:after="0" w:line="240" w:lineRule="auto"/>
        <w:ind w:left="0"/>
        <w:jc w:val="center"/>
        <w:rPr>
          <w:rFonts w:ascii="Times New Roman" w:hAnsi="Times New Roman" w:cs="Times New Roman"/>
        </w:rPr>
      </w:pPr>
      <w:r w:rsidRPr="00755E70">
        <w:rPr>
          <w:rFonts w:ascii="Times New Roman" w:hAnsi="Times New Roman" w:cs="Times New Roman"/>
          <w:noProof/>
          <w:lang w:val="en-US"/>
        </w:rPr>
        <w:drawing>
          <wp:inline distT="0" distB="0" distL="0" distR="0" wp14:anchorId="6887E53F" wp14:editId="40729F78">
            <wp:extent cx="2895600" cy="1628774"/>
            <wp:effectExtent l="0" t="0" r="0" b="0"/>
            <wp:docPr id="2" name="Picture 2" descr="C:\Users\RIDHO\Downloads\WhatsApp Image 2025-12-10 at 19.08.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DHO\Downloads\WhatsApp Image 2025-12-10 at 19.08.56.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21134" cy="1643137"/>
                    </a:xfrm>
                    <a:prstGeom prst="rect">
                      <a:avLst/>
                    </a:prstGeom>
                    <a:noFill/>
                    <a:ln>
                      <a:noFill/>
                    </a:ln>
                  </pic:spPr>
                </pic:pic>
              </a:graphicData>
            </a:graphic>
          </wp:inline>
        </w:drawing>
      </w:r>
    </w:p>
    <w:p w:rsidR="00C130DE" w:rsidRPr="00755E70" w:rsidRDefault="00C130DE" w:rsidP="00732405">
      <w:pPr>
        <w:pStyle w:val="NoSpacing"/>
        <w:jc w:val="center"/>
        <w:rPr>
          <w:rFonts w:ascii="Times New Roman" w:hAnsi="Times New Roman" w:cs="Times New Roman"/>
        </w:rPr>
      </w:pPr>
      <w:r w:rsidRPr="00755E70">
        <w:rPr>
          <w:rFonts w:ascii="Times New Roman" w:hAnsi="Times New Roman" w:cs="Times New Roman"/>
        </w:rPr>
        <w:t>Gambar1</w:t>
      </w:r>
      <w:r w:rsidRPr="00732405">
        <w:rPr>
          <w:rFonts w:ascii="Times New Roman" w:hAnsi="Times New Roman" w:cs="Times New Roman"/>
        </w:rPr>
        <w:t>.</w:t>
      </w:r>
      <w:r w:rsidRPr="00755E70">
        <w:rPr>
          <w:rFonts w:ascii="Times New Roman" w:hAnsi="Times New Roman" w:cs="Times New Roman"/>
        </w:rPr>
        <w:t xml:space="preserve"> Tampilan Slide Presentasi Program Edukasi</w:t>
      </w:r>
    </w:p>
    <w:p w:rsidR="00C130DE" w:rsidRPr="00C130DE" w:rsidRDefault="00C130DE" w:rsidP="00C130DE">
      <w:pPr>
        <w:pStyle w:val="NoSpacing"/>
        <w:spacing w:before="120"/>
        <w:jc w:val="both"/>
        <w:rPr>
          <w:rFonts w:ascii="Times New Roman" w:hAnsi="Times New Roman" w:cs="Times New Roman"/>
          <w:b/>
          <w:i/>
        </w:rPr>
      </w:pPr>
      <w:r w:rsidRPr="00C130DE">
        <w:rPr>
          <w:rFonts w:ascii="Times New Roman" w:hAnsi="Times New Roman" w:cs="Times New Roman"/>
          <w:b/>
          <w:i/>
        </w:rPr>
        <w:t>Pelaksanaan Pelatihan dan Interaksi Peserta</w:t>
      </w:r>
    </w:p>
    <w:p w:rsidR="00C130DE" w:rsidRPr="00755E70" w:rsidRDefault="00C130DE" w:rsidP="00C130DE">
      <w:pPr>
        <w:pStyle w:val="NoSpacing"/>
        <w:ind w:firstLine="567"/>
        <w:jc w:val="both"/>
        <w:rPr>
          <w:rFonts w:ascii="Times New Roman" w:hAnsi="Times New Roman" w:cs="Times New Roman"/>
          <w:b/>
        </w:rPr>
      </w:pPr>
      <w:r w:rsidRPr="00755E70">
        <w:rPr>
          <w:rFonts w:ascii="Times New Roman" w:hAnsi="Times New Roman" w:cs="Times New Roman"/>
        </w:rPr>
        <w:t>Kegiatan yang berjudul</w:t>
      </w:r>
      <w:r w:rsidRPr="00755E70">
        <w:rPr>
          <w:rFonts w:ascii="Times New Roman" w:hAnsi="Times New Roman" w:cs="Times New Roman"/>
          <w:i/>
        </w:rPr>
        <w:t>“Edukasi Shopee Live Sebagai Media Promosi Kreatif BIG Stationery”</w:t>
      </w:r>
      <w:r w:rsidRPr="00755E70">
        <w:rPr>
          <w:rFonts w:ascii="Times New Roman" w:hAnsi="Times New Roman" w:cs="Times New Roman"/>
        </w:rPr>
        <w:t xml:space="preserve"> yang dilakukan secara daring melalui </w:t>
      </w:r>
      <w:r w:rsidRPr="00755E70">
        <w:rPr>
          <w:rFonts w:ascii="Times New Roman" w:hAnsi="Times New Roman" w:cs="Times New Roman"/>
          <w:i/>
        </w:rPr>
        <w:t>platform</w:t>
      </w:r>
      <w:r w:rsidRPr="00755E70">
        <w:rPr>
          <w:rFonts w:ascii="Times New Roman" w:hAnsi="Times New Roman" w:cs="Times New Roman"/>
        </w:rPr>
        <w:t xml:space="preserve"> Google Meet, kegiatan ini dibuka oleh penulis sebagai moderator dan dilanjutkan dengan narasumber untuk memaparkan penjelasan tujuan program mengenadi pemanfaatan fitur </w:t>
      </w:r>
      <w:r w:rsidRPr="00755E70">
        <w:rPr>
          <w:rFonts w:ascii="Times New Roman" w:hAnsi="Times New Roman" w:cs="Times New Roman"/>
          <w:i/>
        </w:rPr>
        <w:t>live streaming</w:t>
      </w:r>
      <w:r w:rsidRPr="00755E70">
        <w:rPr>
          <w:rFonts w:ascii="Times New Roman" w:hAnsi="Times New Roman" w:cs="Times New Roman"/>
        </w:rPr>
        <w:t xml:space="preserve"> dalam strategi pemasaran digital. Narasumber juga memaparkan materi terkait latar belakang, strategi promosi kreatif, manfaat serta dampak dari penggunaan fitur live streaming, khususnya pada </w:t>
      </w:r>
      <w:r w:rsidRPr="00755E70">
        <w:rPr>
          <w:rFonts w:ascii="Times New Roman" w:hAnsi="Times New Roman" w:cs="Times New Roman"/>
          <w:i/>
        </w:rPr>
        <w:t>platform e-commerce</w:t>
      </w:r>
      <w:r w:rsidRPr="00755E70">
        <w:rPr>
          <w:rFonts w:ascii="Times New Roman" w:hAnsi="Times New Roman" w:cs="Times New Roman"/>
        </w:rPr>
        <w:t xml:space="preserve"> Shopee, penjelasan materi dilakukan secara interaktif, dan peserta diperbolehkan bertanya ditegah-tengah sesi pemaparan,. Dengan menggabungkan teori pemasaran dengan penerapan pada produk alat tulis diharapkan peserta dapat lebih muda untuk memahami materi yang disampaikan. Interkasi pada kegiatan ini berjalan cukup aktif, peserta yang mengikuti pelatihan memberikan tanggapan serta komentar seputar strategi atau manfaat </w:t>
      </w:r>
      <w:r w:rsidRPr="00755E70">
        <w:rPr>
          <w:rFonts w:ascii="Times New Roman" w:hAnsi="Times New Roman" w:cs="Times New Roman"/>
          <w:i/>
        </w:rPr>
        <w:t>live streaming</w:t>
      </w:r>
      <w:r w:rsidRPr="00755E70">
        <w:rPr>
          <w:rFonts w:ascii="Times New Roman" w:hAnsi="Times New Roman" w:cs="Times New Roman"/>
        </w:rPr>
        <w:t xml:space="preserve">. Pada akhir kegiatan, </w:t>
      </w:r>
      <w:r w:rsidRPr="00C130DE">
        <w:rPr>
          <w:rFonts w:ascii="Times New Roman" w:hAnsi="Times New Roman" w:cs="Times New Roman"/>
        </w:rPr>
        <w:t>dilakukan</w:t>
      </w:r>
      <w:r w:rsidRPr="00755E70">
        <w:rPr>
          <w:rFonts w:ascii="Times New Roman" w:hAnsi="Times New Roman" w:cs="Times New Roman"/>
        </w:rPr>
        <w:t xml:space="preserve"> sesi </w:t>
      </w:r>
      <w:proofErr w:type="gramStart"/>
      <w:r w:rsidRPr="00755E70">
        <w:rPr>
          <w:rFonts w:ascii="Times New Roman" w:hAnsi="Times New Roman" w:cs="Times New Roman"/>
        </w:rPr>
        <w:t>tanya</w:t>
      </w:r>
      <w:proofErr w:type="gramEnd"/>
      <w:r w:rsidRPr="00755E70">
        <w:rPr>
          <w:rFonts w:ascii="Times New Roman" w:hAnsi="Times New Roman" w:cs="Times New Roman"/>
        </w:rPr>
        <w:t xml:space="preserve"> jawab atau diskusi terbuka dimana peserta mengajukan pertanyaan terka</w:t>
      </w:r>
      <w:r>
        <w:rPr>
          <w:rFonts w:ascii="Times New Roman" w:hAnsi="Times New Roman" w:cs="Times New Roman"/>
        </w:rPr>
        <w:t>it materi yang sudah dijelaskan</w:t>
      </w:r>
      <w:r w:rsidRPr="00E86C65">
        <w:rPr>
          <w:rFonts w:ascii="Times New Roman" w:hAnsi="Times New Roman" w:cs="Times New Roman"/>
        </w:rPr>
        <w:t xml:space="preserve">. Dengan interaksi dua arah inilah yang dapat membantu bertukar informasi baik dari sudut pandang brand atau sudut pandang peserta sebagai </w:t>
      </w:r>
      <w:r w:rsidRPr="00755E70">
        <w:rPr>
          <w:rFonts w:ascii="Times New Roman" w:hAnsi="Times New Roman" w:cs="Times New Roman"/>
        </w:rPr>
        <w:t xml:space="preserve">konsumen yang dapat memberikan </w:t>
      </w:r>
      <w:r w:rsidRPr="00755E70">
        <w:rPr>
          <w:rFonts w:ascii="Times New Roman" w:hAnsi="Times New Roman" w:cs="Times New Roman"/>
          <w:i/>
        </w:rPr>
        <w:t>insight</w:t>
      </w:r>
      <w:r w:rsidRPr="00755E70">
        <w:rPr>
          <w:rFonts w:ascii="Times New Roman" w:hAnsi="Times New Roman" w:cs="Times New Roman"/>
        </w:rPr>
        <w:t xml:space="preserve"> tambahan bagi BIG Stationery utuk pengembangan strategi konten selanjutnya.</w:t>
      </w:r>
    </w:p>
    <w:p w:rsidR="00C130DE" w:rsidRPr="00755E70" w:rsidRDefault="00C130DE" w:rsidP="00732405">
      <w:pPr>
        <w:pStyle w:val="ListParagraph"/>
        <w:spacing w:before="120" w:after="0" w:line="240" w:lineRule="auto"/>
        <w:ind w:left="0"/>
        <w:jc w:val="center"/>
        <w:rPr>
          <w:rFonts w:ascii="Times New Roman" w:hAnsi="Times New Roman" w:cs="Times New Roman"/>
        </w:rPr>
      </w:pPr>
      <w:r w:rsidRPr="00755E70">
        <w:rPr>
          <w:rFonts w:ascii="Times New Roman" w:hAnsi="Times New Roman" w:cs="Times New Roman"/>
          <w:noProof/>
          <w:lang w:val="en-US"/>
        </w:rPr>
        <w:drawing>
          <wp:inline distT="0" distB="0" distL="0" distR="0" wp14:anchorId="085C828F" wp14:editId="600951C2">
            <wp:extent cx="2684129" cy="1509823"/>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DHO\Downloads\WhatsApp Image 2025-12-10 at 19.08.56.jpe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688215" cy="1512122"/>
                    </a:xfrm>
                    <a:prstGeom prst="rect">
                      <a:avLst/>
                    </a:prstGeom>
                    <a:noFill/>
                    <a:ln>
                      <a:noFill/>
                    </a:ln>
                  </pic:spPr>
                </pic:pic>
              </a:graphicData>
            </a:graphic>
          </wp:inline>
        </w:drawing>
      </w:r>
    </w:p>
    <w:p w:rsidR="00C130DE" w:rsidRPr="00755E70" w:rsidRDefault="00C130DE" w:rsidP="00732405">
      <w:pPr>
        <w:pStyle w:val="NoSpacing"/>
        <w:jc w:val="center"/>
        <w:rPr>
          <w:rFonts w:ascii="Times New Roman" w:hAnsi="Times New Roman" w:cs="Times New Roman"/>
        </w:rPr>
      </w:pPr>
      <w:r w:rsidRPr="00755E70">
        <w:rPr>
          <w:rFonts w:ascii="Times New Roman" w:hAnsi="Times New Roman" w:cs="Times New Roman"/>
        </w:rPr>
        <w:t>Gambar 2</w:t>
      </w:r>
      <w:r w:rsidRPr="00732405">
        <w:rPr>
          <w:rFonts w:ascii="Times New Roman" w:hAnsi="Times New Roman" w:cs="Times New Roman"/>
        </w:rPr>
        <w:t>.</w:t>
      </w:r>
      <w:r w:rsidRPr="00755E70">
        <w:rPr>
          <w:rFonts w:ascii="Times New Roman" w:hAnsi="Times New Roman" w:cs="Times New Roman"/>
        </w:rPr>
        <w:t>Dokumentasi Kegiatan Pelatihan Berlangsung</w:t>
      </w:r>
    </w:p>
    <w:p w:rsidR="00C130DE" w:rsidRPr="00C130DE" w:rsidRDefault="00C130DE" w:rsidP="00C130DE">
      <w:pPr>
        <w:pStyle w:val="NoSpacing"/>
        <w:spacing w:before="120"/>
        <w:jc w:val="both"/>
        <w:rPr>
          <w:rFonts w:ascii="Times New Roman" w:hAnsi="Times New Roman" w:cs="Times New Roman"/>
          <w:b/>
          <w:i/>
        </w:rPr>
      </w:pPr>
      <w:r w:rsidRPr="00C130DE">
        <w:rPr>
          <w:rFonts w:ascii="Times New Roman" w:hAnsi="Times New Roman" w:cs="Times New Roman"/>
          <w:b/>
          <w:i/>
        </w:rPr>
        <w:t>Evaluasi dan Hasil Pelatihan</w:t>
      </w:r>
    </w:p>
    <w:p w:rsidR="00C130DE" w:rsidRPr="00755E70" w:rsidRDefault="00C130DE" w:rsidP="00C130DE">
      <w:pPr>
        <w:pStyle w:val="NoSpacing"/>
        <w:ind w:firstLine="567"/>
        <w:jc w:val="both"/>
        <w:rPr>
          <w:rFonts w:ascii="Times New Roman" w:hAnsi="Times New Roman" w:cs="Times New Roman"/>
        </w:rPr>
      </w:pPr>
      <w:r w:rsidRPr="00755E70">
        <w:rPr>
          <w:rFonts w:ascii="Times New Roman" w:hAnsi="Times New Roman" w:cs="Times New Roman"/>
        </w:rPr>
        <w:t xml:space="preserve">Pada tahap ini evaluasi dilakukan untuk melihat sejauh mana kegiatan pelatihan dan edukasi mengenai pemahaman fitur Shopee Live mampu meningkatkan pemahaman dan memberikan pengetahuan kepada peserta, serta memberikan gambaran strategi promosi yang relevan bagi BIG </w:t>
      </w:r>
      <w:r w:rsidRPr="00755E70">
        <w:rPr>
          <w:rFonts w:ascii="Times New Roman" w:hAnsi="Times New Roman" w:cs="Times New Roman"/>
        </w:rPr>
        <w:lastRenderedPageBreak/>
        <w:t xml:space="preserve">Stationery. Bedasarkan umpan balik dari peserta selama kegiatan berlangsung, dapat menunjukan antisiasme melalui materi yang disampaikan dan sesi </w:t>
      </w:r>
      <w:proofErr w:type="gramStart"/>
      <w:r w:rsidRPr="00755E70">
        <w:rPr>
          <w:rFonts w:ascii="Times New Roman" w:hAnsi="Times New Roman" w:cs="Times New Roman"/>
        </w:rPr>
        <w:t>tanya</w:t>
      </w:r>
      <w:proofErr w:type="gramEnd"/>
      <w:r w:rsidRPr="00755E70">
        <w:rPr>
          <w:rFonts w:ascii="Times New Roman" w:hAnsi="Times New Roman" w:cs="Times New Roman"/>
        </w:rPr>
        <w:t xml:space="preserve"> jawab. Hasil kegiatan menunjukan bahwa peserta dapat memahami konsep dasar pemanfaatan fitur Shopee Live sebagai media promosi digital.</w:t>
      </w:r>
      <w:r>
        <w:rPr>
          <w:rFonts w:ascii="Times New Roman" w:hAnsi="Times New Roman" w:cs="Times New Roman"/>
        </w:rPr>
        <w:t xml:space="preserve"> </w:t>
      </w:r>
      <w:r w:rsidRPr="00755E70">
        <w:rPr>
          <w:rFonts w:ascii="Times New Roman" w:hAnsi="Times New Roman" w:cs="Times New Roman"/>
        </w:rPr>
        <w:t>Secara keseluruhan, dengan diadakannya kegiatan pelatihan serta edukasi kali ini dapat memberikan dua dampak ut</w:t>
      </w:r>
      <w:r>
        <w:rPr>
          <w:rFonts w:ascii="Times New Roman" w:hAnsi="Times New Roman" w:cs="Times New Roman"/>
          <w:lang w:val="en-US"/>
        </w:rPr>
        <w:t>a</w:t>
      </w:r>
      <w:r w:rsidRPr="00755E70">
        <w:rPr>
          <w:rFonts w:ascii="Times New Roman" w:hAnsi="Times New Roman" w:cs="Times New Roman"/>
        </w:rPr>
        <w:t xml:space="preserve">ma: (1) meningkatnya pengetahuan peserta mengenai strategi pemasaran digital pada platform </w:t>
      </w:r>
      <w:r w:rsidRPr="00755E70">
        <w:rPr>
          <w:rFonts w:ascii="Times New Roman" w:hAnsi="Times New Roman" w:cs="Times New Roman"/>
          <w:i/>
        </w:rPr>
        <w:t>e-commerce</w:t>
      </w:r>
      <w:r w:rsidRPr="00755E70">
        <w:rPr>
          <w:rFonts w:ascii="Times New Roman" w:hAnsi="Times New Roman" w:cs="Times New Roman"/>
        </w:rPr>
        <w:t xml:space="preserve"> melalui </w:t>
      </w:r>
      <w:r w:rsidRPr="00755E70">
        <w:rPr>
          <w:rFonts w:ascii="Times New Roman" w:hAnsi="Times New Roman" w:cs="Times New Roman"/>
          <w:i/>
        </w:rPr>
        <w:t>live streaming</w:t>
      </w:r>
      <w:r w:rsidRPr="00755E70">
        <w:rPr>
          <w:rFonts w:ascii="Times New Roman" w:hAnsi="Times New Roman" w:cs="Times New Roman"/>
        </w:rPr>
        <w:t xml:space="preserve">, (2) tersedianya masukan secara praktis bagi BIG Stationery untuk mengembangkan ide konten </w:t>
      </w:r>
      <w:r w:rsidRPr="00755E70">
        <w:rPr>
          <w:rFonts w:ascii="Times New Roman" w:hAnsi="Times New Roman" w:cs="Times New Roman"/>
          <w:i/>
        </w:rPr>
        <w:t>live streaming</w:t>
      </w:r>
      <w:r w:rsidRPr="00755E70">
        <w:rPr>
          <w:rFonts w:ascii="Times New Roman" w:hAnsi="Times New Roman" w:cs="Times New Roman"/>
        </w:rPr>
        <w:t xml:space="preserve"> yang </w:t>
      </w:r>
      <w:proofErr w:type="gramStart"/>
      <w:r w:rsidRPr="00755E70">
        <w:rPr>
          <w:rFonts w:ascii="Times New Roman" w:hAnsi="Times New Roman" w:cs="Times New Roman"/>
        </w:rPr>
        <w:t>akan</w:t>
      </w:r>
      <w:proofErr w:type="gramEnd"/>
      <w:r w:rsidRPr="00755E70">
        <w:rPr>
          <w:rFonts w:ascii="Times New Roman" w:hAnsi="Times New Roman" w:cs="Times New Roman"/>
        </w:rPr>
        <w:t xml:space="preserve"> dibuat agar lebih menarik dan efektif. Hasil ini menunjukan bahwa kegiatan edukasi dapat berkontribusi dalam upaya mendukung perusahaan membangun citra merek dan daya tarik melalui pemanfaatan fitur </w:t>
      </w:r>
      <w:r w:rsidRPr="00755E70">
        <w:rPr>
          <w:rFonts w:ascii="Times New Roman" w:hAnsi="Times New Roman" w:cs="Times New Roman"/>
          <w:i/>
        </w:rPr>
        <w:t>live streaming</w:t>
      </w:r>
      <w:r w:rsidRPr="00755E70">
        <w:rPr>
          <w:rFonts w:ascii="Times New Roman" w:hAnsi="Times New Roman" w:cs="Times New Roman"/>
        </w:rPr>
        <w:t xml:space="preserve"> pada </w:t>
      </w:r>
      <w:r w:rsidRPr="00755E70">
        <w:rPr>
          <w:rFonts w:ascii="Times New Roman" w:hAnsi="Times New Roman" w:cs="Times New Roman"/>
          <w:i/>
        </w:rPr>
        <w:t>platform e-commerce</w:t>
      </w:r>
      <w:r w:rsidRPr="00755E70">
        <w:rPr>
          <w:rFonts w:ascii="Times New Roman" w:hAnsi="Times New Roman" w:cs="Times New Roman"/>
        </w:rPr>
        <w:t>.</w:t>
      </w:r>
    </w:p>
    <w:p w:rsidR="00C130DE" w:rsidRPr="00755E70" w:rsidRDefault="00C130DE" w:rsidP="00C130DE">
      <w:pPr>
        <w:pBdr>
          <w:top w:val="nil"/>
          <w:left w:val="nil"/>
          <w:bottom w:val="nil"/>
          <w:right w:val="nil"/>
          <w:between w:val="nil"/>
        </w:pBdr>
        <w:spacing w:before="120" w:after="0" w:line="240" w:lineRule="auto"/>
        <w:jc w:val="center"/>
        <w:rPr>
          <w:rFonts w:ascii="Times New Roman" w:eastAsia="Times New Roman" w:hAnsi="Times New Roman" w:cs="Times New Roman"/>
          <w:color w:val="000000"/>
        </w:rPr>
      </w:pPr>
      <w:r w:rsidRPr="00755E70">
        <w:rPr>
          <w:rFonts w:ascii="Times New Roman" w:hAnsi="Times New Roman" w:cs="Times New Roman"/>
          <w:noProof/>
        </w:rPr>
        <w:drawing>
          <wp:inline distT="0" distB="0" distL="0" distR="0" wp14:anchorId="609266F3" wp14:editId="6B84728F">
            <wp:extent cx="3133725" cy="1570355"/>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DHO\Downloads\WhatsApp Image 2025-12-10 at 19.08.56.jpe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141223" cy="1574112"/>
                    </a:xfrm>
                    <a:prstGeom prst="rect">
                      <a:avLst/>
                    </a:prstGeom>
                    <a:noFill/>
                    <a:ln>
                      <a:noFill/>
                    </a:ln>
                  </pic:spPr>
                </pic:pic>
              </a:graphicData>
            </a:graphic>
          </wp:inline>
        </w:drawing>
      </w:r>
    </w:p>
    <w:p w:rsidR="00C130DE" w:rsidRPr="00755E70" w:rsidRDefault="00C130DE" w:rsidP="00C130DE">
      <w:pPr>
        <w:pStyle w:val="NoSpacing"/>
        <w:jc w:val="center"/>
        <w:rPr>
          <w:rFonts w:ascii="Times New Roman" w:hAnsi="Times New Roman" w:cs="Times New Roman"/>
        </w:rPr>
      </w:pPr>
      <w:r w:rsidRPr="00755E70">
        <w:rPr>
          <w:rFonts w:ascii="Times New Roman" w:hAnsi="Times New Roman" w:cs="Times New Roman"/>
        </w:rPr>
        <w:t>Gambar 3</w:t>
      </w:r>
      <w:r w:rsidRPr="00C130DE">
        <w:rPr>
          <w:rFonts w:ascii="Times New Roman" w:hAnsi="Times New Roman" w:cs="Times New Roman"/>
        </w:rPr>
        <w:t>.</w:t>
      </w:r>
      <w:r w:rsidRPr="00755E70">
        <w:rPr>
          <w:rFonts w:ascii="Times New Roman" w:hAnsi="Times New Roman" w:cs="Times New Roman"/>
        </w:rPr>
        <w:t xml:space="preserve"> Sesi Tanya Jawab dan Foto Bersama</w:t>
      </w:r>
    </w:p>
    <w:p w:rsidR="00A97D40" w:rsidRDefault="00A97D40" w:rsidP="00A97D40">
      <w:pPr>
        <w:pStyle w:val="BodyText"/>
        <w:spacing w:before="240" w:after="120"/>
        <w:ind w:left="0"/>
        <w:jc w:val="center"/>
        <w:rPr>
          <w:rFonts w:ascii="Times New Roman" w:hAnsi="Times New Roman" w:cs="Times New Roman"/>
          <w:b/>
          <w:bCs/>
          <w:sz w:val="22"/>
          <w:szCs w:val="22"/>
          <w:lang w:val="en-US"/>
        </w:rPr>
      </w:pPr>
      <w:r w:rsidRPr="00436C02">
        <w:rPr>
          <w:rFonts w:ascii="Times New Roman" w:hAnsi="Times New Roman" w:cs="Times New Roman"/>
          <w:b/>
          <w:bCs/>
          <w:sz w:val="22"/>
          <w:szCs w:val="22"/>
          <w:lang w:val="en-US"/>
        </w:rPr>
        <w:t>SIMPULAN</w:t>
      </w:r>
      <w:r>
        <w:rPr>
          <w:rFonts w:ascii="Times New Roman" w:hAnsi="Times New Roman" w:cs="Times New Roman"/>
          <w:b/>
          <w:bCs/>
          <w:sz w:val="22"/>
          <w:szCs w:val="22"/>
          <w:lang w:val="en-US"/>
        </w:rPr>
        <w:t xml:space="preserve"> </w:t>
      </w:r>
      <w:r w:rsidRPr="00436C02">
        <w:rPr>
          <w:rFonts w:ascii="Times New Roman" w:hAnsi="Times New Roman" w:cs="Times New Roman"/>
          <w:b/>
          <w:bCs/>
          <w:sz w:val="22"/>
          <w:szCs w:val="22"/>
          <w:lang w:val="en-US"/>
        </w:rPr>
        <w:t xml:space="preserve"> </w:t>
      </w:r>
      <w:r>
        <w:rPr>
          <w:rFonts w:ascii="Times New Roman" w:hAnsi="Times New Roman" w:cs="Times New Roman"/>
          <w:b/>
          <w:bCs/>
          <w:sz w:val="22"/>
          <w:szCs w:val="22"/>
          <w:lang w:val="en-US"/>
        </w:rPr>
        <w:t xml:space="preserve"> </w:t>
      </w:r>
    </w:p>
    <w:p w:rsidR="00732405" w:rsidRPr="00802D48" w:rsidRDefault="00732405" w:rsidP="00732405">
      <w:pPr>
        <w:pStyle w:val="JRPMBody"/>
        <w:rPr>
          <w:color w:val="000000"/>
          <w:lang w:val="en-US"/>
        </w:rPr>
      </w:pPr>
      <w:bookmarkStart w:id="2" w:name="_wu9wajsnndoi"/>
      <w:bookmarkEnd w:id="2"/>
      <w:r w:rsidRPr="00755E70">
        <w:rPr>
          <w:color w:val="000000"/>
        </w:rPr>
        <w:t xml:space="preserve">Kesimpulan </w:t>
      </w:r>
      <w:r w:rsidRPr="00755E70">
        <w:t xml:space="preserve">Kegiatan edukasi </w:t>
      </w:r>
      <w:r w:rsidRPr="00755E70">
        <w:rPr>
          <w:i/>
        </w:rPr>
        <w:t xml:space="preserve">“Edukasi Shopee Live Sebagai Media Promosi Kreatif BIG Stationery” </w:t>
      </w:r>
      <w:r w:rsidRPr="00755E70">
        <w:t xml:space="preserve">dapat memberikan pemahaman dan pengetahuan baru bagi peserta tentang pemanfaatan fitur </w:t>
      </w:r>
      <w:r w:rsidRPr="00755E70">
        <w:rPr>
          <w:i/>
        </w:rPr>
        <w:t>live streaming</w:t>
      </w:r>
      <w:r w:rsidRPr="00755E70">
        <w:t xml:space="preserve"> Shopee untuk membangun citra dan dan daya tarik merek. Dengan melalui pemaparan materi, contoh praktis, dan diskusi interaktif, peserta yang</w:t>
      </w:r>
      <w:r>
        <w:rPr>
          <w:sz w:val="24"/>
        </w:rPr>
        <w:t xml:space="preserve"> mayoritas mahasiswa </w:t>
      </w:r>
      <w:r w:rsidRPr="00755E70">
        <w:t xml:space="preserve">diharapkan dapat memahami strategi dasar untuk menyusun konten </w:t>
      </w:r>
      <w:r w:rsidRPr="00755E70">
        <w:rPr>
          <w:i/>
        </w:rPr>
        <w:t>live streaming</w:t>
      </w:r>
      <w:r w:rsidRPr="00755E70">
        <w:t xml:space="preserve"> yang menarik, kreatif dan interaktif, yang di lakukan secara </w:t>
      </w:r>
      <w:r w:rsidRPr="00755E70">
        <w:rPr>
          <w:i/>
        </w:rPr>
        <w:t>real-time</w:t>
      </w:r>
      <w:r w:rsidRPr="00755E70">
        <w:t xml:space="preserve"> dan dapat membangung keterlibatan dengan audiens. Bagi BIG Stationery, citra merek yang meningkat melalui Shopee Live, terbukti dapat meningkatkan penjualan dan lebih mengenal produk-produk BIG Stationery. Secara keseluruhan kegiatan pengabdian kepada masyarakat ini diharapkan dapat menjadi referensi bagi program atau kegiatan serupa yang mendukung peningkatan terhadap literasi digital dan pemasaran pada </w:t>
      </w:r>
      <w:r w:rsidRPr="00755E70">
        <w:rPr>
          <w:i/>
        </w:rPr>
        <w:t>platform e-commerce</w:t>
      </w:r>
      <w:r w:rsidRPr="00755E70">
        <w:t>.</w:t>
      </w:r>
      <w:r>
        <w:rPr>
          <w:lang w:val="en-US"/>
        </w:rPr>
        <w:t xml:space="preserve"> </w:t>
      </w:r>
      <w:r w:rsidRPr="00802D48">
        <w:rPr>
          <w:lang w:val="en-US"/>
        </w:rPr>
        <w:t>Namun, kegiatan ini memiliki keterbat</w:t>
      </w:r>
      <w:r>
        <w:rPr>
          <w:lang w:val="en-US"/>
        </w:rPr>
        <w:t xml:space="preserve">san yang dapat menjadi peluang </w:t>
      </w:r>
      <w:r w:rsidRPr="00802D48">
        <w:rPr>
          <w:lang w:val="en-US"/>
        </w:rPr>
        <w:t xml:space="preserve">untuk penelitian selanjutnya, seperti durasi program edukasi yang singkat dan kurang mendalamnya pembahasan terkait pemanfaatan </w:t>
      </w:r>
      <w:r w:rsidRPr="00802D48">
        <w:rPr>
          <w:i/>
          <w:lang w:val="en-US"/>
        </w:rPr>
        <w:t>live streaming</w:t>
      </w:r>
      <w:r w:rsidRPr="00802D48">
        <w:rPr>
          <w:lang w:val="en-US"/>
        </w:rPr>
        <w:t xml:space="preserve"> sebagai media promosi digital.</w:t>
      </w:r>
    </w:p>
    <w:p w:rsidR="00B339CD" w:rsidRDefault="00B339CD" w:rsidP="0063585A">
      <w:pPr>
        <w:pStyle w:val="BodyText"/>
        <w:spacing w:before="240" w:after="120"/>
        <w:ind w:left="0"/>
        <w:jc w:val="center"/>
        <w:rPr>
          <w:rFonts w:ascii="Times New Roman" w:hAnsi="Times New Roman" w:cs="Times New Roman"/>
          <w:b/>
          <w:bCs/>
          <w:sz w:val="22"/>
          <w:szCs w:val="22"/>
          <w:lang w:val="en-US"/>
        </w:rPr>
      </w:pPr>
      <w:r w:rsidRPr="00436C02">
        <w:rPr>
          <w:rFonts w:ascii="Times New Roman" w:hAnsi="Times New Roman" w:cs="Times New Roman"/>
          <w:b/>
          <w:bCs/>
          <w:sz w:val="22"/>
          <w:szCs w:val="22"/>
          <w:lang w:val="en-US"/>
        </w:rPr>
        <w:t>UCAPAN TERIMA KASIH</w:t>
      </w:r>
      <w:r w:rsidR="009049AB" w:rsidRPr="00436C02">
        <w:rPr>
          <w:rFonts w:ascii="Times New Roman" w:hAnsi="Times New Roman" w:cs="Times New Roman"/>
          <w:b/>
          <w:bCs/>
          <w:sz w:val="22"/>
          <w:szCs w:val="22"/>
          <w:lang w:val="en-US"/>
        </w:rPr>
        <w:t xml:space="preserve"> </w:t>
      </w:r>
      <w:r w:rsidR="00062E45">
        <w:rPr>
          <w:rFonts w:ascii="Times New Roman" w:hAnsi="Times New Roman" w:cs="Times New Roman"/>
          <w:b/>
          <w:bCs/>
          <w:sz w:val="22"/>
          <w:szCs w:val="22"/>
          <w:lang w:val="en-US"/>
        </w:rPr>
        <w:t xml:space="preserve"> </w:t>
      </w:r>
    </w:p>
    <w:p w:rsidR="00732405" w:rsidRPr="00732405" w:rsidRDefault="00732405" w:rsidP="00732405">
      <w:pPr>
        <w:pBdr>
          <w:top w:val="nil"/>
          <w:left w:val="nil"/>
          <w:bottom w:val="nil"/>
          <w:right w:val="nil"/>
          <w:between w:val="nil"/>
        </w:pBdr>
        <w:spacing w:after="0" w:line="240" w:lineRule="auto"/>
        <w:ind w:firstLine="567"/>
        <w:jc w:val="both"/>
        <w:rPr>
          <w:rFonts w:ascii="Times New Roman" w:hAnsi="Times New Roman" w:cs="Times New Roman"/>
          <w:color w:val="000000"/>
          <w:lang w:eastAsia="zh-CN" w:bidi="ar"/>
        </w:rPr>
      </w:pPr>
      <w:r w:rsidRPr="00732405">
        <w:rPr>
          <w:rFonts w:ascii="Times New Roman" w:hAnsi="Times New Roman" w:cs="Times New Roman"/>
          <w:color w:val="000000"/>
          <w:lang w:eastAsia="zh-CN" w:bidi="ar"/>
        </w:rPr>
        <w:t>Ucapan terima kasih ini penulis sampaikan kepada BIG Stationery yang telah memberikan kesempatan dan dukungan dalam pelaksanaan kegiatan kali ini, karena dengan fasilitas yang diberikan, penulis dapat menyelesaikan kegiatan ini. Penghargaan juga disampaikan kepada Dosen Pembimbing yang telah mengarahkan, memotivasi dan memberi masukan selama proses penyusunan artikel ini. Dan yang terakhir apresiasi sebesar-besarnya kepada seluruh pihak yang telah mendukung penyusunan artiket ini, baik secara langsug maupun tidak langsung, sehingga artikel ini dapat terselesaikan dengan baik.</w:t>
      </w:r>
    </w:p>
    <w:p w:rsidR="00E84276" w:rsidRDefault="00093C63" w:rsidP="00732405">
      <w:pPr>
        <w:pStyle w:val="BodyText"/>
        <w:spacing w:before="240" w:after="120"/>
        <w:ind w:left="0"/>
        <w:jc w:val="center"/>
        <w:rPr>
          <w:rFonts w:ascii="Times New Roman" w:hAnsi="Times New Roman" w:cs="Times New Roman"/>
          <w:b/>
          <w:bCs/>
          <w:sz w:val="22"/>
          <w:szCs w:val="22"/>
          <w:lang w:val="en-US"/>
        </w:rPr>
      </w:pPr>
      <w:r w:rsidRPr="00093C63">
        <w:rPr>
          <w:rFonts w:ascii="Times New Roman" w:hAnsi="Times New Roman" w:cs="Times New Roman"/>
          <w:color w:val="000000"/>
          <w:lang w:eastAsia="zh-CN" w:bidi="ar"/>
        </w:rPr>
        <w:t xml:space="preserve">  </w:t>
      </w:r>
      <w:r w:rsidR="00B339CD" w:rsidRPr="00436C02">
        <w:rPr>
          <w:rFonts w:ascii="Times New Roman" w:hAnsi="Times New Roman" w:cs="Times New Roman"/>
          <w:b/>
          <w:bCs/>
          <w:sz w:val="22"/>
          <w:szCs w:val="22"/>
          <w:lang w:val="en-US"/>
        </w:rPr>
        <w:t>REFERENSI</w:t>
      </w:r>
    </w:p>
    <w:p w:rsidR="00732405" w:rsidRPr="00732405" w:rsidRDefault="00732405" w:rsidP="00732405">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sidRPr="00732405">
        <w:rPr>
          <w:rFonts w:ascii="Times New Roman" w:eastAsia="Times New Roman" w:hAnsi="Times New Roman" w:cs="Times New Roman"/>
          <w:color w:val="000000"/>
        </w:rPr>
        <w:fldChar w:fldCharType="begin" w:fldLock="1"/>
      </w:r>
      <w:r w:rsidRPr="00732405">
        <w:rPr>
          <w:rFonts w:ascii="Times New Roman" w:eastAsia="Times New Roman" w:hAnsi="Times New Roman" w:cs="Times New Roman"/>
          <w:color w:val="000000"/>
        </w:rPr>
        <w:instrText xml:space="preserve">ADDIN Mendeley Bibliography CSL_BIBLIOGRAPHY </w:instrText>
      </w:r>
      <w:r w:rsidRPr="00732405">
        <w:rPr>
          <w:rFonts w:ascii="Times New Roman" w:eastAsia="Times New Roman" w:hAnsi="Times New Roman" w:cs="Times New Roman"/>
          <w:color w:val="000000"/>
        </w:rPr>
        <w:fldChar w:fldCharType="separate"/>
      </w:r>
      <w:r w:rsidRPr="00732405">
        <w:rPr>
          <w:rFonts w:ascii="Times New Roman" w:eastAsia="Times New Roman" w:hAnsi="Times New Roman" w:cs="Times New Roman"/>
          <w:color w:val="000000"/>
        </w:rPr>
        <w:t>Alfarisi, M., &amp; Budiman, A. (2025). Pendampingan Strategi Pemasaran Live Streaming Melalui Media Sosial Untuk Penyediaan Informasi Perumahan Terjangkau Kepada Masyarakat. … Masyarakat Ekonomi Dan …, 1(2), 61–65. https://potensiabdimas.upnjatim.ac.id/index.php/potensiabdimas/article/view/17%0Ahttps://potensiabdimas.upnjatim.ac.id/index.php/potensiabdimas/article/download/17/10</w:t>
      </w:r>
    </w:p>
    <w:p w:rsidR="00732405" w:rsidRPr="00732405" w:rsidRDefault="00732405" w:rsidP="00732405">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sidRPr="00732405">
        <w:rPr>
          <w:rFonts w:ascii="Times New Roman" w:eastAsia="Times New Roman" w:hAnsi="Times New Roman" w:cs="Times New Roman"/>
          <w:color w:val="000000"/>
        </w:rPr>
        <w:lastRenderedPageBreak/>
        <w:t xml:space="preserve">Asyraf, J. A., Melyanti, E. D., Turgarini, D., &amp; Ningsih, C. (2022). </w:t>
      </w:r>
      <w:r w:rsidRPr="00732405">
        <w:rPr>
          <w:rFonts w:ascii="Times New Roman" w:eastAsia="Times New Roman" w:hAnsi="Times New Roman" w:cs="Times New Roman"/>
          <w:color w:val="000000"/>
        </w:rPr>
        <w:t>Tren live streaming di platform e-commerce: seni berkomunikasi dalam memberi efek persuasif pada customer.</w:t>
      </w:r>
      <w:r w:rsidRPr="00732405">
        <w:rPr>
          <w:rFonts w:ascii="Times New Roman" w:eastAsia="Times New Roman" w:hAnsi="Times New Roman" w:cs="Times New Roman"/>
          <w:color w:val="000000"/>
        </w:rPr>
        <w:t xml:space="preserve"> 3(2), 4745–4750. https://media.neliti.com/media/publications/470210-tren-live-streaming-di-platform-e-commer-06b59cc1.pdf</w:t>
      </w:r>
    </w:p>
    <w:p w:rsidR="00732405" w:rsidRPr="00732405" w:rsidRDefault="00732405" w:rsidP="00732405">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sidRPr="00732405">
        <w:rPr>
          <w:rFonts w:ascii="Times New Roman" w:eastAsia="Times New Roman" w:hAnsi="Times New Roman" w:cs="Times New Roman"/>
          <w:color w:val="000000"/>
        </w:rPr>
        <w:t>Heidy, G., Amanda, J., Larasaty, P. N., &amp; Afrianti, R. (2025). Komunikasi Persuasif Host Shopee Live pada Kategori Produk Fashion. 204, 244–254. https://doi.org/10.32509/wacana.v24i1.4731</w:t>
      </w:r>
    </w:p>
    <w:p w:rsidR="00732405" w:rsidRPr="00732405" w:rsidRDefault="00732405" w:rsidP="00732405">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sidRPr="00732405">
        <w:rPr>
          <w:rFonts w:ascii="Times New Roman" w:eastAsia="Times New Roman" w:hAnsi="Times New Roman" w:cs="Times New Roman"/>
          <w:color w:val="000000"/>
        </w:rPr>
        <w:t>Jalantina, D. I. K., &amp; Minarsih, M. M. (2024). Live Streaming On The Shopee E-Commerce Platform As A Promotional Strategy To Create Consumer Impulse Buying. Economics and Digital Business Review, 5(2), 796–806. https://ojs.stieamkop.ac.id/index.php/ecotal/article/view/1379</w:t>
      </w:r>
    </w:p>
    <w:p w:rsidR="00732405" w:rsidRPr="00732405" w:rsidRDefault="00732405" w:rsidP="00732405">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sidRPr="00732405">
        <w:rPr>
          <w:rFonts w:ascii="Times New Roman" w:eastAsia="Times New Roman" w:hAnsi="Times New Roman" w:cs="Times New Roman"/>
          <w:color w:val="000000"/>
        </w:rPr>
        <w:t>Nuraini, R., Fadillah Putra, A., &amp; Sefti Prianita, N. (2024). Pemanfaatan Fitur Live Streaming untuk Meningkatkan Penjualan Produk Gio Saverino di Shopee Live. Jurnal Pengabdian Kepada Masyarakat, 4(2), 106–112. https://jurnalfkip.samawa-university.ac.id/karya_jpm/index</w:t>
      </w:r>
    </w:p>
    <w:p w:rsidR="00732405" w:rsidRPr="00732405" w:rsidRDefault="00732405" w:rsidP="00732405">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sidRPr="00732405">
        <w:rPr>
          <w:rFonts w:ascii="Times New Roman" w:eastAsia="Times New Roman" w:hAnsi="Times New Roman" w:cs="Times New Roman"/>
          <w:color w:val="000000"/>
        </w:rPr>
        <w:t>Rahmawati, I., Sa’adah, L., &amp; Musyafaah, L. (2023). Pengaruh Live Streaming Selling, Review Product, Dan Discount Terhadap Minat Beli Konsumen Pada E-Commerce Shopee. Jurnal Riset Entrepreneurship, 6(2), 80. https://doi.org/10.30587/jre.v6i2.5956</w:t>
      </w:r>
    </w:p>
    <w:p w:rsidR="00732405" w:rsidRPr="00732405" w:rsidRDefault="00732405" w:rsidP="00732405">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sidRPr="00732405">
        <w:rPr>
          <w:rFonts w:ascii="Times New Roman" w:eastAsia="Times New Roman" w:hAnsi="Times New Roman" w:cs="Times New Roman"/>
          <w:color w:val="000000"/>
        </w:rPr>
        <w:t>Sari, A. A. P., &amp; Habib, M. A. F. (2023). Strategi Pemasaran Menggunakan Fitur Shopee Live Streaming Sebagai Media Promosi Untuk Meningkatkan Daya Tarik Konsumen ( Studi Kasus Thrift Shop di Kabupaten Tulungagung ). 9(September), 41–58. http://www.jurnal.peneliti.net/index.php/JIWP/article/view/4954</w:t>
      </w:r>
    </w:p>
    <w:p w:rsidR="00732405" w:rsidRPr="00732405" w:rsidRDefault="00732405" w:rsidP="00732405">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sidRPr="00732405">
        <w:rPr>
          <w:rFonts w:ascii="Times New Roman" w:eastAsia="Times New Roman" w:hAnsi="Times New Roman" w:cs="Times New Roman"/>
          <w:color w:val="000000"/>
        </w:rPr>
        <w:t xml:space="preserve">Wiranda, A., &amp; Hayu, R. S. (2023). </w:t>
      </w:r>
      <w:r w:rsidRPr="00732405">
        <w:rPr>
          <w:rFonts w:ascii="Times New Roman" w:eastAsia="Times New Roman" w:hAnsi="Times New Roman" w:cs="Times New Roman"/>
          <w:color w:val="000000"/>
        </w:rPr>
        <w:t>Fitur Live Streaming Sebagai Strategi Digital Marketing</w:t>
      </w:r>
      <w:r w:rsidRPr="00732405">
        <w:rPr>
          <w:rFonts w:ascii="Times New Roman" w:eastAsia="Times New Roman" w:hAnsi="Times New Roman" w:cs="Times New Roman"/>
          <w:color w:val="000000"/>
        </w:rPr>
        <w:t>. Oikos: Jurnal Kajian Pendidikan Ekonomi Dan Ilmu Ekonomi, 4(1), 1–23. https://journal.unpas.ac.id/index.php/oikos/article/view/10550</w:t>
      </w:r>
    </w:p>
    <w:p w:rsidR="00732405" w:rsidRPr="00732405" w:rsidRDefault="00732405" w:rsidP="00732405">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sidRPr="00732405">
        <w:rPr>
          <w:rFonts w:ascii="Times New Roman" w:eastAsia="Times New Roman" w:hAnsi="Times New Roman" w:cs="Times New Roman"/>
          <w:color w:val="000000"/>
        </w:rPr>
        <w:fldChar w:fldCharType="end"/>
      </w:r>
    </w:p>
    <w:p w:rsidR="004551AF" w:rsidRPr="00D92E4E" w:rsidRDefault="004551AF" w:rsidP="00732405">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
    <w:sectPr w:rsidR="004551AF" w:rsidRPr="00D92E4E" w:rsidSect="00762F12">
      <w:headerReference w:type="even" r:id="rId17"/>
      <w:headerReference w:type="default" r:id="rId18"/>
      <w:footerReference w:type="even" r:id="rId19"/>
      <w:headerReference w:type="first" r:id="rId20"/>
      <w:footerReference w:type="first" r:id="rId21"/>
      <w:pgSz w:w="11909" w:h="16834"/>
      <w:pgMar w:top="1699" w:right="1123" w:bottom="1123" w:left="1699" w:header="720" w:footer="720" w:gutter="0"/>
      <w:pgNumType w:start="19643"/>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2C80" w:rsidRDefault="00952C80" w:rsidP="00243067">
      <w:pPr>
        <w:spacing w:after="0" w:line="240" w:lineRule="auto"/>
      </w:pPr>
      <w:r>
        <w:separator/>
      </w:r>
    </w:p>
  </w:endnote>
  <w:endnote w:type="continuationSeparator" w:id="0">
    <w:p w:rsidR="00952C80" w:rsidRDefault="00952C80" w:rsidP="002430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BatangChe">
    <w:charset w:val="81"/>
    <w:family w:val="modern"/>
    <w:pitch w:val="fixed"/>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23FB" w:rsidRDefault="00E123FB" w:rsidP="00E123FB">
    <w:pPr>
      <w:pBdr>
        <w:top w:val="nil"/>
        <w:left w:val="nil"/>
        <w:bottom w:val="nil"/>
        <w:right w:val="nil"/>
        <w:between w:val="nil"/>
      </w:pBdr>
      <w:tabs>
        <w:tab w:val="center" w:pos="4680"/>
        <w:tab w:val="right" w:pos="9360"/>
      </w:tabs>
      <w:spacing w:before="120" w:after="0" w:line="240" w:lineRule="auto"/>
      <w:jc w:val="center"/>
      <w:rPr>
        <w:rFonts w:ascii="Georgia" w:eastAsia="Georgia" w:hAnsi="Georgia" w:cs="Georgia"/>
        <w:color w:val="000000"/>
        <w:sz w:val="18"/>
        <w:szCs w:val="18"/>
      </w:rPr>
    </w:pPr>
    <w:r>
      <w:rPr>
        <w:rFonts w:ascii="Georgia" w:eastAsia="Georgia" w:hAnsi="Georgia" w:cs="Georgia"/>
        <w:color w:val="000000"/>
        <w:sz w:val="18"/>
        <w:szCs w:val="18"/>
      </w:rPr>
      <w:t>Copyright © 2026, Jurnal Pengabdian Masyarakat dan Riset Pendidikan</w:t>
    </w:r>
  </w:p>
  <w:p w:rsidR="00E123FB" w:rsidRDefault="00E123FB" w:rsidP="00E123FB">
    <w:pPr>
      <w:pBdr>
        <w:top w:val="nil"/>
        <w:left w:val="nil"/>
        <w:bottom w:val="nil"/>
        <w:right w:val="nil"/>
        <w:between w:val="nil"/>
      </w:pBdr>
      <w:tabs>
        <w:tab w:val="center" w:pos="4680"/>
        <w:tab w:val="right" w:pos="9360"/>
      </w:tabs>
      <w:spacing w:after="0" w:line="240" w:lineRule="auto"/>
      <w:jc w:val="center"/>
      <w:rPr>
        <w:color w:val="000000"/>
      </w:rPr>
    </w:pPr>
    <w:r>
      <w:rPr>
        <w:rFonts w:ascii="Georgia" w:eastAsia="Georgia" w:hAnsi="Georgia" w:cs="Georgia"/>
        <w:color w:val="000000"/>
        <w:sz w:val="18"/>
        <w:szCs w:val="18"/>
      </w:rPr>
      <w:t>ISSN 2963-7856 (print), ISSN 2961-9890 (online</w:t>
    </w:r>
    <w:r>
      <w:rPr>
        <w:rFonts w:ascii="Georgia" w:eastAsia="Georgia" w:hAnsi="Georgia" w:cs="Georgia"/>
        <w:color w:val="000000"/>
        <w:sz w:val="16"/>
        <w:szCs w:val="16"/>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569C" w:rsidRDefault="0066569C" w:rsidP="0092177B">
    <w:pPr>
      <w:pBdr>
        <w:top w:val="nil"/>
        <w:left w:val="nil"/>
        <w:bottom w:val="nil"/>
        <w:right w:val="nil"/>
        <w:between w:val="nil"/>
      </w:pBdr>
      <w:tabs>
        <w:tab w:val="center" w:pos="4680"/>
        <w:tab w:val="right" w:pos="9360"/>
      </w:tabs>
      <w:spacing w:after="0" w:line="240" w:lineRule="auto"/>
      <w:jc w:val="center"/>
    </w:pPr>
    <w:r>
      <w:rPr>
        <w:rFonts w:ascii="Georgia" w:eastAsia="Georgia" w:hAnsi="Georgia" w:cs="Georgia"/>
        <w:color w:val="000000"/>
      </w:rPr>
      <w:fldChar w:fldCharType="begin"/>
    </w:r>
    <w:r>
      <w:rPr>
        <w:rFonts w:ascii="Georgia" w:eastAsia="Georgia" w:hAnsi="Georgia" w:cs="Georgia"/>
        <w:color w:val="000000"/>
      </w:rPr>
      <w:instrText>PAGE</w:instrText>
    </w:r>
    <w:r>
      <w:rPr>
        <w:rFonts w:ascii="Georgia" w:eastAsia="Georgia" w:hAnsi="Georgia" w:cs="Georgia"/>
        <w:color w:val="000000"/>
      </w:rPr>
      <w:fldChar w:fldCharType="separate"/>
    </w:r>
    <w:r w:rsidR="00994E70">
      <w:rPr>
        <w:rFonts w:ascii="Georgia" w:eastAsia="Georgia" w:hAnsi="Georgia" w:cs="Georgia"/>
        <w:noProof/>
        <w:color w:val="000000"/>
      </w:rPr>
      <w:t>19643</w:t>
    </w:r>
    <w:r>
      <w:rPr>
        <w:rFonts w:ascii="Georgia" w:eastAsia="Georgia" w:hAnsi="Georgia" w:cs="Georgia"/>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2C80" w:rsidRDefault="00952C80" w:rsidP="00243067">
      <w:pPr>
        <w:spacing w:after="0" w:line="240" w:lineRule="auto"/>
      </w:pPr>
      <w:r>
        <w:separator/>
      </w:r>
    </w:p>
  </w:footnote>
  <w:footnote w:type="continuationSeparator" w:id="0">
    <w:p w:rsidR="00952C80" w:rsidRDefault="00952C80" w:rsidP="002430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01A4" w:rsidRDefault="005C01A4" w:rsidP="005C01A4">
    <w:pPr>
      <w:pBdr>
        <w:top w:val="nil"/>
        <w:left w:val="nil"/>
        <w:bottom w:val="nil"/>
        <w:right w:val="nil"/>
        <w:between w:val="nil"/>
      </w:pBdr>
      <w:tabs>
        <w:tab w:val="center" w:pos="4680"/>
        <w:tab w:val="right" w:pos="9360"/>
        <w:tab w:val="left" w:pos="0"/>
        <w:tab w:val="center" w:pos="3420"/>
        <w:tab w:val="right" w:pos="9000"/>
      </w:tabs>
      <w:spacing w:after="0" w:line="240" w:lineRule="auto"/>
      <w:rPr>
        <w:rFonts w:ascii="Georgia" w:eastAsia="Georgia" w:hAnsi="Georgia" w:cs="Georgia"/>
        <w:color w:val="000000"/>
        <w:sz w:val="20"/>
        <w:szCs w:val="20"/>
      </w:rPr>
    </w:pPr>
    <w:r>
      <w:rPr>
        <w:rFonts w:ascii="Georgia" w:eastAsia="Georgia" w:hAnsi="Georgia" w:cs="Georgia"/>
        <w:b/>
        <w:i/>
        <w:color w:val="000000"/>
        <w:sz w:val="20"/>
        <w:szCs w:val="20"/>
      </w:rPr>
      <w:t>Jurnal Pengabdian Masyarakat dan Riset Pendidikan</w:t>
    </w:r>
    <w:r>
      <w:rPr>
        <w:rFonts w:ascii="Georgia" w:eastAsia="Georgia" w:hAnsi="Georgia" w:cs="Georgia"/>
        <w:i/>
        <w:color w:val="000000"/>
        <w:sz w:val="20"/>
        <w:szCs w:val="20"/>
      </w:rPr>
      <w:t xml:space="preserve">, </w:t>
    </w:r>
    <w:r>
      <w:rPr>
        <w:rFonts w:ascii="Georgia" w:eastAsia="Georgia" w:hAnsi="Georgia" w:cs="Georgia"/>
        <w:i/>
        <w:color w:val="000000"/>
        <w:sz w:val="20"/>
        <w:szCs w:val="20"/>
      </w:rPr>
      <w:br/>
    </w:r>
    <w:r w:rsidRPr="001B7EED">
      <w:rPr>
        <w:rFonts w:ascii="Georgia" w:eastAsia="Georgia" w:hAnsi="Georgia" w:cs="Georgia"/>
        <w:i/>
        <w:color w:val="000000"/>
        <w:sz w:val="20"/>
        <w:szCs w:val="20"/>
      </w:rPr>
      <w:t>Volume 04, No. 03, Januari-Maret 2026</w:t>
    </w:r>
    <w:r>
      <w:rPr>
        <w:rFonts w:ascii="Georgia" w:eastAsia="Georgia" w:hAnsi="Georgia" w:cs="Georgia"/>
        <w:i/>
        <w:color w:val="000000"/>
        <w:sz w:val="20"/>
        <w:szCs w:val="20"/>
      </w:rPr>
      <w:t xml:space="preserve">, hal. </w:t>
    </w:r>
    <w:r w:rsidR="00762F12" w:rsidRPr="00762F12">
      <w:rPr>
        <w:rFonts w:ascii="Georgia" w:eastAsia="Georgia" w:hAnsi="Georgia" w:cs="Georgia"/>
        <w:i/>
        <w:color w:val="000000"/>
        <w:sz w:val="20"/>
        <w:szCs w:val="20"/>
      </w:rPr>
      <w:t>19643-19648</w:t>
    </w:r>
    <w:r>
      <w:rPr>
        <w:rFonts w:ascii="Georgia" w:eastAsia="Georgia" w:hAnsi="Georgia" w:cs="Georgia"/>
        <w:i/>
        <w:color w:val="000000"/>
        <w:sz w:val="20"/>
        <w:szCs w:val="20"/>
      </w:rPr>
      <w:tab/>
    </w:r>
    <w:r>
      <w:rPr>
        <w:rFonts w:ascii="Georgia" w:eastAsia="Georgia" w:hAnsi="Georgia" w:cs="Georgia"/>
        <w:color w:val="000000"/>
        <w:sz w:val="20"/>
        <w:szCs w:val="20"/>
      </w:rPr>
      <w:fldChar w:fldCharType="begin"/>
    </w:r>
    <w:r>
      <w:rPr>
        <w:rFonts w:ascii="Georgia" w:eastAsia="Georgia" w:hAnsi="Georgia" w:cs="Georgia"/>
        <w:color w:val="000000"/>
        <w:sz w:val="20"/>
        <w:szCs w:val="20"/>
      </w:rPr>
      <w:instrText>PAGE</w:instrText>
    </w:r>
    <w:r>
      <w:rPr>
        <w:rFonts w:ascii="Georgia" w:eastAsia="Georgia" w:hAnsi="Georgia" w:cs="Georgia"/>
        <w:color w:val="000000"/>
        <w:sz w:val="20"/>
        <w:szCs w:val="20"/>
      </w:rPr>
      <w:fldChar w:fldCharType="separate"/>
    </w:r>
    <w:r w:rsidR="00994E70">
      <w:rPr>
        <w:rFonts w:ascii="Georgia" w:eastAsia="Georgia" w:hAnsi="Georgia" w:cs="Georgia"/>
        <w:noProof/>
        <w:color w:val="000000"/>
        <w:sz w:val="20"/>
        <w:szCs w:val="20"/>
      </w:rPr>
      <w:t>19648</w:t>
    </w:r>
    <w:r>
      <w:rPr>
        <w:rFonts w:ascii="Georgia" w:eastAsia="Georgia" w:hAnsi="Georgia" w:cs="Georgia"/>
        <w:color w:val="000000"/>
        <w:sz w:val="20"/>
        <w:szCs w:val="20"/>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01A4" w:rsidRDefault="00056CB7" w:rsidP="005C01A4">
    <w:pPr>
      <w:pBdr>
        <w:top w:val="nil"/>
        <w:left w:val="nil"/>
        <w:bottom w:val="nil"/>
        <w:right w:val="nil"/>
        <w:between w:val="nil"/>
      </w:pBdr>
      <w:spacing w:after="0" w:line="240" w:lineRule="auto"/>
      <w:ind w:hanging="5"/>
      <w:jc w:val="both"/>
    </w:pPr>
    <w:r w:rsidRPr="00056CB7">
      <w:rPr>
        <w:rFonts w:ascii="Georgia" w:eastAsia="Georgia" w:hAnsi="Georgia" w:cs="Georgia"/>
        <w:b/>
        <w:bCs/>
        <w:i/>
        <w:color w:val="000000"/>
        <w:sz w:val="20"/>
        <w:szCs w:val="20"/>
      </w:rPr>
      <w:t xml:space="preserve">Pemanfaatan Fitur Live Streamig Shopee untuk Membangun Citra dan Daya Tarik Merek Big Stationery, </w:t>
    </w:r>
    <w:r w:rsidRPr="00056CB7">
      <w:rPr>
        <w:rFonts w:ascii="Georgia" w:eastAsia="Georgia" w:hAnsi="Georgia" w:cs="Georgia"/>
        <w:bCs/>
        <w:i/>
        <w:color w:val="000000"/>
        <w:sz w:val="20"/>
        <w:szCs w:val="20"/>
      </w:rPr>
      <w:t>Ridho Eka Putra Hasyim, Mentari Clara Dewanti</w:t>
    </w:r>
    <w:r>
      <w:rPr>
        <w:rFonts w:ascii="Georgia" w:eastAsia="Georgia" w:hAnsi="Georgia" w:cs="Georgia"/>
        <w:bCs/>
        <w:i/>
        <w:color w:val="000000"/>
        <w:sz w:val="20"/>
        <w:szCs w:val="20"/>
      </w:rPr>
      <w:t xml:space="preserve"> </w:t>
    </w:r>
    <w:r w:rsidR="005C01A4">
      <w:rPr>
        <w:rFonts w:ascii="Georgia" w:eastAsia="Georgia" w:hAnsi="Georgia" w:cs="Georgia"/>
        <w:bCs/>
        <w:i/>
        <w:color w:val="000000"/>
        <w:sz w:val="20"/>
        <w:szCs w:val="20"/>
      </w:rPr>
      <w:tab/>
    </w:r>
    <w:r w:rsidR="005C01A4">
      <w:rPr>
        <w:rFonts w:ascii="Georgia" w:eastAsia="Georgia" w:hAnsi="Georgia" w:cs="Georgia"/>
        <w:bCs/>
        <w:i/>
        <w:color w:val="000000"/>
        <w:sz w:val="20"/>
        <w:szCs w:val="20"/>
      </w:rPr>
      <w:tab/>
      <w:t xml:space="preserve">            </w:t>
    </w:r>
    <w:r w:rsidR="005C01A4" w:rsidRPr="003F3C6C">
      <w:rPr>
        <w:rFonts w:ascii="Georgia" w:eastAsia="Georgia" w:hAnsi="Georgia" w:cs="Georgia"/>
        <w:color w:val="000000"/>
        <w:sz w:val="20"/>
        <w:szCs w:val="20"/>
      </w:rPr>
      <w:fldChar w:fldCharType="begin"/>
    </w:r>
    <w:r w:rsidR="005C01A4" w:rsidRPr="003F3C6C">
      <w:rPr>
        <w:rFonts w:ascii="Georgia" w:eastAsia="Georgia" w:hAnsi="Georgia" w:cs="Georgia"/>
        <w:color w:val="000000"/>
        <w:sz w:val="20"/>
        <w:szCs w:val="20"/>
      </w:rPr>
      <w:instrText>PAGE</w:instrText>
    </w:r>
    <w:r w:rsidR="005C01A4" w:rsidRPr="003F3C6C">
      <w:rPr>
        <w:rFonts w:ascii="Georgia" w:eastAsia="Georgia" w:hAnsi="Georgia" w:cs="Georgia"/>
        <w:color w:val="000000"/>
        <w:sz w:val="20"/>
        <w:szCs w:val="20"/>
      </w:rPr>
      <w:fldChar w:fldCharType="separate"/>
    </w:r>
    <w:r w:rsidR="00994E70">
      <w:rPr>
        <w:rFonts w:ascii="Georgia" w:eastAsia="Georgia" w:hAnsi="Georgia" w:cs="Georgia"/>
        <w:noProof/>
        <w:color w:val="000000"/>
        <w:sz w:val="20"/>
        <w:szCs w:val="20"/>
      </w:rPr>
      <w:t>19647</w:t>
    </w:r>
    <w:r w:rsidR="005C01A4" w:rsidRPr="003F3C6C">
      <w:rPr>
        <w:rFonts w:ascii="Georgia" w:eastAsia="Georgia" w:hAnsi="Georgia" w:cs="Georgia"/>
        <w:color w:val="000000"/>
        <w:sz w:val="20"/>
        <w:szCs w:val="20"/>
      </w:rPr>
      <w:fldChar w:fldCharType="end"/>
    </w:r>
  </w:p>
  <w:p w:rsidR="005C01A4" w:rsidRDefault="005C01A4" w:rsidP="005C01A4">
    <w:pPr>
      <w:pBdr>
        <w:top w:val="nil"/>
        <w:left w:val="nil"/>
        <w:bottom w:val="nil"/>
        <w:right w:val="nil"/>
        <w:between w:val="nil"/>
      </w:pBdr>
      <w:tabs>
        <w:tab w:val="center" w:pos="4680"/>
        <w:tab w:val="right" w:pos="9360"/>
        <w:tab w:val="left" w:pos="0"/>
        <w:tab w:val="center" w:pos="3420"/>
        <w:tab w:val="right" w:pos="9000"/>
      </w:tabs>
      <w:spacing w:after="0" w:line="240" w:lineRule="auto"/>
      <w:rPr>
        <w:rFonts w:ascii="Georgia" w:eastAsia="Georgia" w:hAnsi="Georgia" w:cs="Georgia"/>
        <w:color w:val="000000"/>
        <w:sz w:val="20"/>
        <w:szCs w:val="20"/>
      </w:rPr>
    </w:pPr>
  </w:p>
  <w:p w:rsidR="005C01A4" w:rsidRDefault="005C01A4" w:rsidP="00A07334">
    <w:pPr>
      <w:pBdr>
        <w:top w:val="nil"/>
        <w:left w:val="nil"/>
        <w:bottom w:val="nil"/>
        <w:right w:val="nil"/>
        <w:between w:val="nil"/>
      </w:pBdr>
      <w:tabs>
        <w:tab w:val="center" w:pos="4680"/>
        <w:tab w:val="right" w:pos="9360"/>
        <w:tab w:val="left" w:pos="0"/>
        <w:tab w:val="center" w:pos="3420"/>
        <w:tab w:val="right" w:pos="9000"/>
      </w:tabs>
      <w:spacing w:after="0" w:line="240" w:lineRule="auto"/>
      <w:rPr>
        <w:rFonts w:ascii="Georgia" w:eastAsia="Georgia" w:hAnsi="Georgia" w:cs="Georgia"/>
        <w:color w:val="000000"/>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569C" w:rsidRDefault="0066569C">
    <w:pPr>
      <w:spacing w:after="0" w:line="240" w:lineRule="auto"/>
      <w:ind w:left="2070" w:right="-18"/>
      <w:jc w:val="center"/>
      <w:rPr>
        <w:rFonts w:ascii="Georgia" w:eastAsia="Georgia" w:hAnsi="Georgia" w:cs="Georgia"/>
        <w:b/>
        <w:color w:val="000000"/>
        <w:sz w:val="20"/>
        <w:szCs w:val="20"/>
      </w:rPr>
    </w:pPr>
    <w:proofErr w:type="gramStart"/>
    <w:r>
      <w:rPr>
        <w:rFonts w:ascii="Georgia" w:eastAsia="Georgia" w:hAnsi="Georgia" w:cs="Georgia"/>
        <w:b/>
        <w:sz w:val="20"/>
        <w:szCs w:val="20"/>
      </w:rPr>
      <w:t>p-ISSN</w:t>
    </w:r>
    <w:proofErr w:type="gramEnd"/>
    <w:r>
      <w:rPr>
        <w:rFonts w:ascii="Georgia" w:eastAsia="Georgia" w:hAnsi="Georgia" w:cs="Georgia"/>
        <w:b/>
        <w:sz w:val="20"/>
        <w:szCs w:val="20"/>
      </w:rPr>
      <w:t>: 2963-7856| e-ISSN</w:t>
    </w:r>
    <w:r>
      <w:rPr>
        <w:rFonts w:ascii="Georgia" w:eastAsia="Georgia" w:hAnsi="Georgia" w:cs="Georgia"/>
        <w:b/>
        <w:color w:val="000000"/>
        <w:sz w:val="20"/>
        <w:szCs w:val="20"/>
      </w:rPr>
      <w:t xml:space="preserve">: </w:t>
    </w:r>
    <w:r>
      <w:rPr>
        <w:rFonts w:ascii="Georgia" w:eastAsia="Georgia" w:hAnsi="Georgia" w:cs="Georgia"/>
        <w:b/>
        <w:color w:val="000000"/>
        <w:sz w:val="20"/>
        <w:szCs w:val="20"/>
        <w:highlight w:val="white"/>
      </w:rPr>
      <w:t>2961-9890</w:t>
    </w:r>
    <w:r>
      <w:rPr>
        <w:noProof/>
      </w:rPr>
      <w:drawing>
        <wp:anchor distT="0" distB="0" distL="0" distR="0" simplePos="0" relativeHeight="251659264" behindDoc="1" locked="0" layoutInCell="1" hidden="0" allowOverlap="1" wp14:anchorId="40526B17" wp14:editId="34E3377C">
          <wp:simplePos x="0" y="0"/>
          <wp:positionH relativeFrom="column">
            <wp:posOffset>-91439</wp:posOffset>
          </wp:positionH>
          <wp:positionV relativeFrom="paragraph">
            <wp:posOffset>-301624</wp:posOffset>
          </wp:positionV>
          <wp:extent cx="1181100" cy="1181100"/>
          <wp:effectExtent l="0" t="0" r="0" b="0"/>
          <wp:wrapNone/>
          <wp:docPr id="5" name="image2.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Logo&#10;&#10;Description automatically generated"/>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tbl>
    <w:tblPr>
      <w:tblW w:w="9087" w:type="dxa"/>
      <w:tblInd w:w="-115" w:type="dxa"/>
      <w:tblBorders>
        <w:bottom w:val="single" w:sz="24" w:space="0" w:color="FFC000"/>
      </w:tblBorders>
      <w:tblLayout w:type="fixed"/>
      <w:tblLook w:val="0400" w:firstRow="0" w:lastRow="0" w:firstColumn="0" w:lastColumn="0" w:noHBand="0" w:noVBand="1"/>
    </w:tblPr>
    <w:tblGrid>
      <w:gridCol w:w="9087"/>
    </w:tblGrid>
    <w:tr w:rsidR="0066569C">
      <w:tc>
        <w:tcPr>
          <w:tcW w:w="9087" w:type="dxa"/>
          <w:tcBorders>
            <w:bottom w:val="single" w:sz="12" w:space="0" w:color="9BBB59"/>
          </w:tcBorders>
          <w:shd w:val="clear" w:color="auto" w:fill="auto"/>
        </w:tcPr>
        <w:p w:rsidR="0066569C" w:rsidRDefault="0066569C">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color w:val="000000"/>
              <w:sz w:val="20"/>
              <w:szCs w:val="20"/>
            </w:rPr>
          </w:pPr>
          <w:r>
            <w:rPr>
              <w:rFonts w:ascii="Georgia" w:eastAsia="Georgia" w:hAnsi="Georgia" w:cs="Georgia"/>
              <w:color w:val="000000"/>
              <w:sz w:val="20"/>
              <w:szCs w:val="20"/>
            </w:rPr>
            <w:t xml:space="preserve">Available online at </w:t>
          </w:r>
          <w:hyperlink r:id="rId2">
            <w:r>
              <w:rPr>
                <w:rFonts w:ascii="Georgia" w:eastAsia="Georgia" w:hAnsi="Georgia" w:cs="Georgia"/>
                <w:color w:val="000000"/>
                <w:sz w:val="20"/>
                <w:szCs w:val="20"/>
              </w:rPr>
              <w:t>jerkin.org/index.php/jerkin</w:t>
            </w:r>
          </w:hyperlink>
        </w:p>
        <w:p w:rsidR="0066569C" w:rsidRDefault="0066569C">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color w:val="000000"/>
              <w:sz w:val="20"/>
              <w:szCs w:val="20"/>
            </w:rPr>
            <w:t xml:space="preserve">Jurnal Pengabdian Masyarakat dan Riset Pendidikan </w:t>
          </w:r>
        </w:p>
        <w:p w:rsidR="0066569C" w:rsidRPr="005E4D6B" w:rsidRDefault="0066569C">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r w:rsidRPr="001B7EED">
            <w:rPr>
              <w:rFonts w:ascii="Georgia" w:eastAsia="Georgia" w:hAnsi="Georgia" w:cs="Georgia"/>
              <w:b/>
              <w:color w:val="000000"/>
              <w:sz w:val="20"/>
              <w:szCs w:val="20"/>
            </w:rPr>
            <w:t>Volume 4 No. 3 Januari-Maret 2026</w:t>
          </w:r>
          <w:r w:rsidRPr="00963FDD">
            <w:rPr>
              <w:rFonts w:ascii="Georgia" w:eastAsia="Georgia" w:hAnsi="Georgia" w:cs="Georgia"/>
              <w:b/>
              <w:color w:val="000000"/>
              <w:sz w:val="20"/>
              <w:szCs w:val="20"/>
            </w:rPr>
            <w:t xml:space="preserve">, pp </w:t>
          </w:r>
          <w:r w:rsidR="00762F12" w:rsidRPr="00762F12">
            <w:rPr>
              <w:rFonts w:ascii="Georgia" w:eastAsia="Georgia" w:hAnsi="Georgia" w:cs="Georgia"/>
              <w:b/>
              <w:color w:val="000000"/>
              <w:sz w:val="20"/>
              <w:szCs w:val="20"/>
            </w:rPr>
            <w:t>19643</w:t>
          </w:r>
          <w:r w:rsidR="00762F12">
            <w:rPr>
              <w:rFonts w:ascii="Georgia" w:eastAsia="Georgia" w:hAnsi="Georgia" w:cs="Georgia"/>
              <w:b/>
              <w:color w:val="000000"/>
              <w:sz w:val="20"/>
              <w:szCs w:val="20"/>
            </w:rPr>
            <w:t>-19648</w:t>
          </w:r>
        </w:p>
        <w:p w:rsidR="0066569C" w:rsidRDefault="0066569C">
          <w:pPr>
            <w:pBdr>
              <w:top w:val="nil"/>
              <w:left w:val="nil"/>
              <w:bottom w:val="nil"/>
              <w:right w:val="nil"/>
              <w:between w:val="nil"/>
            </w:pBdr>
            <w:tabs>
              <w:tab w:val="center" w:pos="4680"/>
              <w:tab w:val="right" w:pos="9360"/>
            </w:tabs>
            <w:spacing w:after="0" w:line="240" w:lineRule="auto"/>
            <w:ind w:right="-18"/>
            <w:rPr>
              <w:rFonts w:ascii="Constantia" w:eastAsia="Constantia" w:hAnsi="Constantia" w:cs="Constantia"/>
              <w:color w:val="000000"/>
              <w:sz w:val="20"/>
              <w:szCs w:val="20"/>
            </w:rPr>
          </w:pPr>
        </w:p>
      </w:tc>
    </w:tr>
  </w:tbl>
  <w:p w:rsidR="0066569C" w:rsidRPr="00D60062" w:rsidRDefault="0066569C" w:rsidP="0092177B">
    <w:pPr>
      <w:spacing w:after="0"/>
      <w:rPr>
        <w:sz w:val="12"/>
        <w:szCs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6454785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4D34946"/>
    <w:multiLevelType w:val="hybridMultilevel"/>
    <w:tmpl w:val="44D64C2A"/>
    <w:lvl w:ilvl="0" w:tplc="E1CAB222">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DE4E40"/>
    <w:multiLevelType w:val="hybridMultilevel"/>
    <w:tmpl w:val="6660023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0A9F1EAE"/>
    <w:multiLevelType w:val="multilevel"/>
    <w:tmpl w:val="723AB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F98000F"/>
    <w:multiLevelType w:val="hybridMultilevel"/>
    <w:tmpl w:val="BD4A429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083208A"/>
    <w:multiLevelType w:val="hybridMultilevel"/>
    <w:tmpl w:val="12F0E2A4"/>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nsid w:val="1D5876B2"/>
    <w:multiLevelType w:val="hybridMultilevel"/>
    <w:tmpl w:val="AB7A00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7E6FE0"/>
    <w:multiLevelType w:val="hybridMultilevel"/>
    <w:tmpl w:val="038EDBD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EE73B2E"/>
    <w:multiLevelType w:val="hybridMultilevel"/>
    <w:tmpl w:val="FB44EEC2"/>
    <w:lvl w:ilvl="0" w:tplc="59849508">
      <w:start w:val="1"/>
      <w:numFmt w:val="lowerLetter"/>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9">
    <w:nsid w:val="20B573EA"/>
    <w:multiLevelType w:val="multilevel"/>
    <w:tmpl w:val="6532B60A"/>
    <w:lvl w:ilvl="0">
      <w:start w:val="1"/>
      <w:numFmt w:val="lowerLetter"/>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24337F1C"/>
    <w:multiLevelType w:val="hybridMultilevel"/>
    <w:tmpl w:val="CDCE0074"/>
    <w:lvl w:ilvl="0" w:tplc="46D85FAE">
      <w:start w:val="1"/>
      <w:numFmt w:val="lowerLetter"/>
      <w:lvlText w:val="%1."/>
      <w:lvlJc w:val="left"/>
      <w:pPr>
        <w:ind w:left="700" w:hanging="360"/>
      </w:pPr>
      <w:rPr>
        <w:rFonts w:hint="default"/>
      </w:rPr>
    </w:lvl>
    <w:lvl w:ilvl="1" w:tplc="5ABA25CE">
      <w:start w:val="1"/>
      <w:numFmt w:val="decimal"/>
      <w:lvlText w:val="%2."/>
      <w:lvlJc w:val="left"/>
      <w:pPr>
        <w:ind w:left="1420" w:hanging="360"/>
      </w:pPr>
      <w:rPr>
        <w:rFonts w:hint="default"/>
      </w:r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1">
    <w:nsid w:val="24D548A4"/>
    <w:multiLevelType w:val="hybridMultilevel"/>
    <w:tmpl w:val="FA16B782"/>
    <w:lvl w:ilvl="0" w:tplc="46D85FAE">
      <w:start w:val="1"/>
      <w:numFmt w:val="lowerLetter"/>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2A820A39"/>
    <w:multiLevelType w:val="hybridMultilevel"/>
    <w:tmpl w:val="5592370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F063F95"/>
    <w:multiLevelType w:val="hybridMultilevel"/>
    <w:tmpl w:val="C8E46062"/>
    <w:lvl w:ilvl="0" w:tplc="FBA236B4">
      <w:start w:val="1"/>
      <w:numFmt w:val="lowerLetter"/>
      <w:lvlText w:val="%1."/>
      <w:lvlJc w:val="left"/>
      <w:pPr>
        <w:ind w:left="336" w:hanging="360"/>
      </w:pPr>
      <w:rPr>
        <w:rFonts w:hint="default"/>
      </w:rPr>
    </w:lvl>
    <w:lvl w:ilvl="1" w:tplc="6BD68EAC">
      <w:start w:val="1"/>
      <w:numFmt w:val="decimal"/>
      <w:lvlText w:val="%2."/>
      <w:lvlJc w:val="left"/>
      <w:pPr>
        <w:ind w:left="1056" w:hanging="360"/>
      </w:pPr>
      <w:rPr>
        <w:rFonts w:hint="default"/>
      </w:rPr>
    </w:lvl>
    <w:lvl w:ilvl="2" w:tplc="0409001B" w:tentative="1">
      <w:start w:val="1"/>
      <w:numFmt w:val="lowerRoman"/>
      <w:lvlText w:val="%3."/>
      <w:lvlJc w:val="right"/>
      <w:pPr>
        <w:ind w:left="1776" w:hanging="180"/>
      </w:pPr>
    </w:lvl>
    <w:lvl w:ilvl="3" w:tplc="0409000F" w:tentative="1">
      <w:start w:val="1"/>
      <w:numFmt w:val="decimal"/>
      <w:lvlText w:val="%4."/>
      <w:lvlJc w:val="left"/>
      <w:pPr>
        <w:ind w:left="2496" w:hanging="360"/>
      </w:pPr>
    </w:lvl>
    <w:lvl w:ilvl="4" w:tplc="04090019" w:tentative="1">
      <w:start w:val="1"/>
      <w:numFmt w:val="lowerLetter"/>
      <w:lvlText w:val="%5."/>
      <w:lvlJc w:val="left"/>
      <w:pPr>
        <w:ind w:left="3216" w:hanging="360"/>
      </w:pPr>
    </w:lvl>
    <w:lvl w:ilvl="5" w:tplc="0409001B" w:tentative="1">
      <w:start w:val="1"/>
      <w:numFmt w:val="lowerRoman"/>
      <w:lvlText w:val="%6."/>
      <w:lvlJc w:val="right"/>
      <w:pPr>
        <w:ind w:left="3936" w:hanging="180"/>
      </w:pPr>
    </w:lvl>
    <w:lvl w:ilvl="6" w:tplc="0409000F" w:tentative="1">
      <w:start w:val="1"/>
      <w:numFmt w:val="decimal"/>
      <w:lvlText w:val="%7."/>
      <w:lvlJc w:val="left"/>
      <w:pPr>
        <w:ind w:left="4656" w:hanging="360"/>
      </w:pPr>
    </w:lvl>
    <w:lvl w:ilvl="7" w:tplc="04090019" w:tentative="1">
      <w:start w:val="1"/>
      <w:numFmt w:val="lowerLetter"/>
      <w:lvlText w:val="%8."/>
      <w:lvlJc w:val="left"/>
      <w:pPr>
        <w:ind w:left="5376" w:hanging="360"/>
      </w:pPr>
    </w:lvl>
    <w:lvl w:ilvl="8" w:tplc="0409001B" w:tentative="1">
      <w:start w:val="1"/>
      <w:numFmt w:val="lowerRoman"/>
      <w:lvlText w:val="%9."/>
      <w:lvlJc w:val="right"/>
      <w:pPr>
        <w:ind w:left="6096" w:hanging="180"/>
      </w:pPr>
    </w:lvl>
  </w:abstractNum>
  <w:abstractNum w:abstractNumId="14">
    <w:nsid w:val="2FF519C8"/>
    <w:multiLevelType w:val="hybridMultilevel"/>
    <w:tmpl w:val="9278A3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2036160"/>
    <w:multiLevelType w:val="hybridMultilevel"/>
    <w:tmpl w:val="B1A4577C"/>
    <w:lvl w:ilvl="0" w:tplc="88967744">
      <w:start w:val="1"/>
      <w:numFmt w:val="lowerLetter"/>
      <w:lvlText w:val="%1."/>
      <w:lvlJc w:val="left"/>
      <w:pPr>
        <w:ind w:left="336" w:hanging="360"/>
      </w:pPr>
      <w:rPr>
        <w:rFonts w:hint="default"/>
      </w:rPr>
    </w:lvl>
    <w:lvl w:ilvl="1" w:tplc="07687CAC">
      <w:start w:val="1"/>
      <w:numFmt w:val="decimal"/>
      <w:lvlText w:val="%2."/>
      <w:lvlJc w:val="left"/>
      <w:pPr>
        <w:ind w:left="1056" w:hanging="360"/>
      </w:pPr>
      <w:rPr>
        <w:rFonts w:hint="default"/>
      </w:rPr>
    </w:lvl>
    <w:lvl w:ilvl="2" w:tplc="0409001B" w:tentative="1">
      <w:start w:val="1"/>
      <w:numFmt w:val="lowerRoman"/>
      <w:lvlText w:val="%3."/>
      <w:lvlJc w:val="right"/>
      <w:pPr>
        <w:ind w:left="1776" w:hanging="180"/>
      </w:pPr>
    </w:lvl>
    <w:lvl w:ilvl="3" w:tplc="0409000F" w:tentative="1">
      <w:start w:val="1"/>
      <w:numFmt w:val="decimal"/>
      <w:lvlText w:val="%4."/>
      <w:lvlJc w:val="left"/>
      <w:pPr>
        <w:ind w:left="2496" w:hanging="360"/>
      </w:pPr>
    </w:lvl>
    <w:lvl w:ilvl="4" w:tplc="04090019" w:tentative="1">
      <w:start w:val="1"/>
      <w:numFmt w:val="lowerLetter"/>
      <w:lvlText w:val="%5."/>
      <w:lvlJc w:val="left"/>
      <w:pPr>
        <w:ind w:left="3216" w:hanging="360"/>
      </w:pPr>
    </w:lvl>
    <w:lvl w:ilvl="5" w:tplc="0409001B" w:tentative="1">
      <w:start w:val="1"/>
      <w:numFmt w:val="lowerRoman"/>
      <w:lvlText w:val="%6."/>
      <w:lvlJc w:val="right"/>
      <w:pPr>
        <w:ind w:left="3936" w:hanging="180"/>
      </w:pPr>
    </w:lvl>
    <w:lvl w:ilvl="6" w:tplc="0409000F" w:tentative="1">
      <w:start w:val="1"/>
      <w:numFmt w:val="decimal"/>
      <w:lvlText w:val="%7."/>
      <w:lvlJc w:val="left"/>
      <w:pPr>
        <w:ind w:left="4656" w:hanging="360"/>
      </w:pPr>
    </w:lvl>
    <w:lvl w:ilvl="7" w:tplc="04090019" w:tentative="1">
      <w:start w:val="1"/>
      <w:numFmt w:val="lowerLetter"/>
      <w:lvlText w:val="%8."/>
      <w:lvlJc w:val="left"/>
      <w:pPr>
        <w:ind w:left="5376" w:hanging="360"/>
      </w:pPr>
    </w:lvl>
    <w:lvl w:ilvl="8" w:tplc="0409001B" w:tentative="1">
      <w:start w:val="1"/>
      <w:numFmt w:val="lowerRoman"/>
      <w:lvlText w:val="%9."/>
      <w:lvlJc w:val="right"/>
      <w:pPr>
        <w:ind w:left="6096" w:hanging="180"/>
      </w:pPr>
    </w:lvl>
  </w:abstractNum>
  <w:abstractNum w:abstractNumId="16">
    <w:nsid w:val="32BE6F35"/>
    <w:multiLevelType w:val="hybridMultilevel"/>
    <w:tmpl w:val="C1CE8A86"/>
    <w:lvl w:ilvl="0" w:tplc="C1B86352">
      <w:start w:val="1"/>
      <w:numFmt w:val="lowerLetter"/>
      <w:lvlText w:val="%1."/>
      <w:lvlJc w:val="left"/>
      <w:pPr>
        <w:ind w:left="336" w:hanging="360"/>
      </w:pPr>
      <w:rPr>
        <w:rFonts w:hint="default"/>
      </w:rPr>
    </w:lvl>
    <w:lvl w:ilvl="1" w:tplc="04090019" w:tentative="1">
      <w:start w:val="1"/>
      <w:numFmt w:val="lowerLetter"/>
      <w:lvlText w:val="%2."/>
      <w:lvlJc w:val="left"/>
      <w:pPr>
        <w:ind w:left="1056" w:hanging="360"/>
      </w:pPr>
    </w:lvl>
    <w:lvl w:ilvl="2" w:tplc="0409001B" w:tentative="1">
      <w:start w:val="1"/>
      <w:numFmt w:val="lowerRoman"/>
      <w:lvlText w:val="%3."/>
      <w:lvlJc w:val="right"/>
      <w:pPr>
        <w:ind w:left="1776" w:hanging="180"/>
      </w:pPr>
    </w:lvl>
    <w:lvl w:ilvl="3" w:tplc="0409000F" w:tentative="1">
      <w:start w:val="1"/>
      <w:numFmt w:val="decimal"/>
      <w:lvlText w:val="%4."/>
      <w:lvlJc w:val="left"/>
      <w:pPr>
        <w:ind w:left="2496" w:hanging="360"/>
      </w:pPr>
    </w:lvl>
    <w:lvl w:ilvl="4" w:tplc="04090019" w:tentative="1">
      <w:start w:val="1"/>
      <w:numFmt w:val="lowerLetter"/>
      <w:lvlText w:val="%5."/>
      <w:lvlJc w:val="left"/>
      <w:pPr>
        <w:ind w:left="3216" w:hanging="360"/>
      </w:pPr>
    </w:lvl>
    <w:lvl w:ilvl="5" w:tplc="0409001B" w:tentative="1">
      <w:start w:val="1"/>
      <w:numFmt w:val="lowerRoman"/>
      <w:lvlText w:val="%6."/>
      <w:lvlJc w:val="right"/>
      <w:pPr>
        <w:ind w:left="3936" w:hanging="180"/>
      </w:pPr>
    </w:lvl>
    <w:lvl w:ilvl="6" w:tplc="0409000F" w:tentative="1">
      <w:start w:val="1"/>
      <w:numFmt w:val="decimal"/>
      <w:lvlText w:val="%7."/>
      <w:lvlJc w:val="left"/>
      <w:pPr>
        <w:ind w:left="4656" w:hanging="360"/>
      </w:pPr>
    </w:lvl>
    <w:lvl w:ilvl="7" w:tplc="04090019" w:tentative="1">
      <w:start w:val="1"/>
      <w:numFmt w:val="lowerLetter"/>
      <w:lvlText w:val="%8."/>
      <w:lvlJc w:val="left"/>
      <w:pPr>
        <w:ind w:left="5376" w:hanging="360"/>
      </w:pPr>
    </w:lvl>
    <w:lvl w:ilvl="8" w:tplc="0409001B" w:tentative="1">
      <w:start w:val="1"/>
      <w:numFmt w:val="lowerRoman"/>
      <w:lvlText w:val="%9."/>
      <w:lvlJc w:val="right"/>
      <w:pPr>
        <w:ind w:left="6096" w:hanging="180"/>
      </w:pPr>
    </w:lvl>
  </w:abstractNum>
  <w:abstractNum w:abstractNumId="17">
    <w:nsid w:val="36581A6B"/>
    <w:multiLevelType w:val="hybridMultilevel"/>
    <w:tmpl w:val="D9121D9C"/>
    <w:lvl w:ilvl="0" w:tplc="901E7428">
      <w:start w:val="1"/>
      <w:numFmt w:val="lowerLetter"/>
      <w:lvlText w:val="%1."/>
      <w:lvlJc w:val="left"/>
      <w:pPr>
        <w:ind w:left="364" w:hanging="360"/>
      </w:pPr>
      <w:rPr>
        <w:rFonts w:hint="default"/>
      </w:rPr>
    </w:lvl>
    <w:lvl w:ilvl="1" w:tplc="04090019" w:tentative="1">
      <w:start w:val="1"/>
      <w:numFmt w:val="lowerLetter"/>
      <w:lvlText w:val="%2."/>
      <w:lvlJc w:val="left"/>
      <w:pPr>
        <w:ind w:left="1084" w:hanging="360"/>
      </w:pPr>
    </w:lvl>
    <w:lvl w:ilvl="2" w:tplc="0409001B" w:tentative="1">
      <w:start w:val="1"/>
      <w:numFmt w:val="lowerRoman"/>
      <w:lvlText w:val="%3."/>
      <w:lvlJc w:val="right"/>
      <w:pPr>
        <w:ind w:left="1804" w:hanging="180"/>
      </w:pPr>
    </w:lvl>
    <w:lvl w:ilvl="3" w:tplc="0409000F" w:tentative="1">
      <w:start w:val="1"/>
      <w:numFmt w:val="decimal"/>
      <w:lvlText w:val="%4."/>
      <w:lvlJc w:val="left"/>
      <w:pPr>
        <w:ind w:left="2524" w:hanging="360"/>
      </w:pPr>
    </w:lvl>
    <w:lvl w:ilvl="4" w:tplc="04090019" w:tentative="1">
      <w:start w:val="1"/>
      <w:numFmt w:val="lowerLetter"/>
      <w:lvlText w:val="%5."/>
      <w:lvlJc w:val="left"/>
      <w:pPr>
        <w:ind w:left="3244" w:hanging="360"/>
      </w:pPr>
    </w:lvl>
    <w:lvl w:ilvl="5" w:tplc="0409001B" w:tentative="1">
      <w:start w:val="1"/>
      <w:numFmt w:val="lowerRoman"/>
      <w:lvlText w:val="%6."/>
      <w:lvlJc w:val="right"/>
      <w:pPr>
        <w:ind w:left="3964" w:hanging="180"/>
      </w:pPr>
    </w:lvl>
    <w:lvl w:ilvl="6" w:tplc="0409000F" w:tentative="1">
      <w:start w:val="1"/>
      <w:numFmt w:val="decimal"/>
      <w:lvlText w:val="%7."/>
      <w:lvlJc w:val="left"/>
      <w:pPr>
        <w:ind w:left="4684" w:hanging="360"/>
      </w:pPr>
    </w:lvl>
    <w:lvl w:ilvl="7" w:tplc="04090019" w:tentative="1">
      <w:start w:val="1"/>
      <w:numFmt w:val="lowerLetter"/>
      <w:lvlText w:val="%8."/>
      <w:lvlJc w:val="left"/>
      <w:pPr>
        <w:ind w:left="5404" w:hanging="360"/>
      </w:pPr>
    </w:lvl>
    <w:lvl w:ilvl="8" w:tplc="0409001B" w:tentative="1">
      <w:start w:val="1"/>
      <w:numFmt w:val="lowerRoman"/>
      <w:lvlText w:val="%9."/>
      <w:lvlJc w:val="right"/>
      <w:pPr>
        <w:ind w:left="6124" w:hanging="180"/>
      </w:pPr>
    </w:lvl>
  </w:abstractNum>
  <w:abstractNum w:abstractNumId="18">
    <w:nsid w:val="36B7582C"/>
    <w:multiLevelType w:val="hybridMultilevel"/>
    <w:tmpl w:val="F73A2656"/>
    <w:lvl w:ilvl="0" w:tplc="5FBC1450">
      <w:start w:val="1"/>
      <w:numFmt w:val="decimal"/>
      <w:lvlText w:val="%1."/>
      <w:lvlJc w:val="left"/>
      <w:pPr>
        <w:ind w:left="1069" w:hanging="360"/>
      </w:pPr>
      <w:rPr>
        <w:rFonts w:hint="default"/>
      </w:rPr>
    </w:lvl>
    <w:lvl w:ilvl="1" w:tplc="23CE0C66">
      <w:start w:val="1"/>
      <w:numFmt w:val="lowerLetter"/>
      <w:lvlText w:val="%2."/>
      <w:lvlJc w:val="left"/>
      <w:pPr>
        <w:ind w:left="2007" w:hanging="36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nsid w:val="36BB7146"/>
    <w:multiLevelType w:val="hybridMultilevel"/>
    <w:tmpl w:val="E388666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E586D8C"/>
    <w:multiLevelType w:val="multilevel"/>
    <w:tmpl w:val="E78C7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5896E8A"/>
    <w:multiLevelType w:val="hybridMultilevel"/>
    <w:tmpl w:val="F5489422"/>
    <w:lvl w:ilvl="0" w:tplc="BCC688E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4B873D7F"/>
    <w:multiLevelType w:val="multilevel"/>
    <w:tmpl w:val="FE082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2281435"/>
    <w:multiLevelType w:val="hybridMultilevel"/>
    <w:tmpl w:val="CC9AE730"/>
    <w:lvl w:ilvl="0" w:tplc="5FBC1450">
      <w:start w:val="1"/>
      <w:numFmt w:val="decimal"/>
      <w:lvlText w:val="%1."/>
      <w:lvlJc w:val="left"/>
      <w:pPr>
        <w:ind w:left="1069" w:hanging="360"/>
      </w:pPr>
      <w:rPr>
        <w:rFonts w:hint="default"/>
      </w:rPr>
    </w:lvl>
    <w:lvl w:ilvl="1" w:tplc="0409000F">
      <w:start w:val="1"/>
      <w:numFmt w:val="decimal"/>
      <w:lvlText w:val="%2."/>
      <w:lvlJc w:val="left"/>
      <w:pPr>
        <w:ind w:left="2007" w:hanging="36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nsid w:val="55F72A42"/>
    <w:multiLevelType w:val="hybridMultilevel"/>
    <w:tmpl w:val="F2343DBE"/>
    <w:lvl w:ilvl="0" w:tplc="04090011">
      <w:start w:val="1"/>
      <w:numFmt w:val="decimal"/>
      <w:lvlText w:val="%1)"/>
      <w:lvlJc w:val="left"/>
      <w:pPr>
        <w:ind w:left="700" w:hanging="360"/>
      </w:pPr>
      <w:rPr>
        <w:rFonts w:hint="default"/>
      </w:rPr>
    </w:lvl>
    <w:lvl w:ilvl="1" w:tplc="F3D26848">
      <w:start w:val="1"/>
      <w:numFmt w:val="decimal"/>
      <w:lvlText w:val="%2."/>
      <w:lvlJc w:val="left"/>
      <w:pPr>
        <w:ind w:left="1420" w:hanging="360"/>
      </w:pPr>
      <w:rPr>
        <w:rFonts w:hint="default"/>
      </w:r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5">
    <w:nsid w:val="59560B77"/>
    <w:multiLevelType w:val="multilevel"/>
    <w:tmpl w:val="54E89A06"/>
    <w:lvl w:ilvl="0">
      <w:start w:val="1"/>
      <w:numFmt w:val="decimal"/>
      <w:pStyle w:val="CPTABLE"/>
      <w:lvlText w:val="%1."/>
      <w:lvlJc w:val="left"/>
      <w:pPr>
        <w:ind w:left="720" w:hanging="360"/>
      </w:pPr>
      <w:rPr>
        <w:b/>
        <w:bCs/>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6">
    <w:nsid w:val="5AA81984"/>
    <w:multiLevelType w:val="hybridMultilevel"/>
    <w:tmpl w:val="1018CB94"/>
    <w:lvl w:ilvl="0" w:tplc="0302DD84">
      <w:start w:val="1"/>
      <w:numFmt w:val="lowerLetter"/>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7">
    <w:nsid w:val="5E104891"/>
    <w:multiLevelType w:val="multilevel"/>
    <w:tmpl w:val="65700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FC24F4E"/>
    <w:multiLevelType w:val="hybridMultilevel"/>
    <w:tmpl w:val="54E42314"/>
    <w:lvl w:ilvl="0" w:tplc="901E7428">
      <w:start w:val="1"/>
      <w:numFmt w:val="lowerLetter"/>
      <w:lvlText w:val="%1."/>
      <w:lvlJc w:val="left"/>
      <w:pPr>
        <w:ind w:left="364" w:hanging="360"/>
      </w:pPr>
      <w:rPr>
        <w:rFonts w:hint="default"/>
      </w:rPr>
    </w:lvl>
    <w:lvl w:ilvl="1" w:tplc="0E845192">
      <w:start w:val="1"/>
      <w:numFmt w:val="decimal"/>
      <w:lvlText w:val="%2."/>
      <w:lvlJc w:val="left"/>
      <w:pPr>
        <w:ind w:left="1084" w:hanging="360"/>
      </w:pPr>
      <w:rPr>
        <w:rFonts w:hint="default"/>
      </w:rPr>
    </w:lvl>
    <w:lvl w:ilvl="2" w:tplc="0409001B" w:tentative="1">
      <w:start w:val="1"/>
      <w:numFmt w:val="lowerRoman"/>
      <w:lvlText w:val="%3."/>
      <w:lvlJc w:val="right"/>
      <w:pPr>
        <w:ind w:left="1804" w:hanging="180"/>
      </w:pPr>
    </w:lvl>
    <w:lvl w:ilvl="3" w:tplc="0409000F" w:tentative="1">
      <w:start w:val="1"/>
      <w:numFmt w:val="decimal"/>
      <w:lvlText w:val="%4."/>
      <w:lvlJc w:val="left"/>
      <w:pPr>
        <w:ind w:left="2524" w:hanging="360"/>
      </w:pPr>
    </w:lvl>
    <w:lvl w:ilvl="4" w:tplc="04090019" w:tentative="1">
      <w:start w:val="1"/>
      <w:numFmt w:val="lowerLetter"/>
      <w:lvlText w:val="%5."/>
      <w:lvlJc w:val="left"/>
      <w:pPr>
        <w:ind w:left="3244" w:hanging="360"/>
      </w:pPr>
    </w:lvl>
    <w:lvl w:ilvl="5" w:tplc="0409001B" w:tentative="1">
      <w:start w:val="1"/>
      <w:numFmt w:val="lowerRoman"/>
      <w:lvlText w:val="%6."/>
      <w:lvlJc w:val="right"/>
      <w:pPr>
        <w:ind w:left="3964" w:hanging="180"/>
      </w:pPr>
    </w:lvl>
    <w:lvl w:ilvl="6" w:tplc="0409000F" w:tentative="1">
      <w:start w:val="1"/>
      <w:numFmt w:val="decimal"/>
      <w:lvlText w:val="%7."/>
      <w:lvlJc w:val="left"/>
      <w:pPr>
        <w:ind w:left="4684" w:hanging="360"/>
      </w:pPr>
    </w:lvl>
    <w:lvl w:ilvl="7" w:tplc="04090019" w:tentative="1">
      <w:start w:val="1"/>
      <w:numFmt w:val="lowerLetter"/>
      <w:lvlText w:val="%8."/>
      <w:lvlJc w:val="left"/>
      <w:pPr>
        <w:ind w:left="5404" w:hanging="360"/>
      </w:pPr>
    </w:lvl>
    <w:lvl w:ilvl="8" w:tplc="0409001B" w:tentative="1">
      <w:start w:val="1"/>
      <w:numFmt w:val="lowerRoman"/>
      <w:lvlText w:val="%9."/>
      <w:lvlJc w:val="right"/>
      <w:pPr>
        <w:ind w:left="6124" w:hanging="180"/>
      </w:pPr>
    </w:lvl>
  </w:abstractNum>
  <w:abstractNum w:abstractNumId="29">
    <w:nsid w:val="60DA561B"/>
    <w:multiLevelType w:val="hybridMultilevel"/>
    <w:tmpl w:val="937EE11E"/>
    <w:lvl w:ilvl="0" w:tplc="0EBC7D0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nsid w:val="61A53596"/>
    <w:multiLevelType w:val="hybridMultilevel"/>
    <w:tmpl w:val="7A0231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63AA3B48"/>
    <w:multiLevelType w:val="hybridMultilevel"/>
    <w:tmpl w:val="1B749102"/>
    <w:lvl w:ilvl="0" w:tplc="0EBC7D0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nsid w:val="666F03CC"/>
    <w:multiLevelType w:val="hybridMultilevel"/>
    <w:tmpl w:val="C744F86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3">
    <w:nsid w:val="68001BBE"/>
    <w:multiLevelType w:val="hybridMultilevel"/>
    <w:tmpl w:val="91BC6A1C"/>
    <w:lvl w:ilvl="0" w:tplc="46D85FAE">
      <w:start w:val="1"/>
      <w:numFmt w:val="lowerLetter"/>
      <w:lvlText w:val="%1."/>
      <w:lvlJc w:val="left"/>
      <w:pPr>
        <w:ind w:left="700" w:hanging="360"/>
      </w:pPr>
      <w:rPr>
        <w:rFonts w:hint="default"/>
      </w:rPr>
    </w:lvl>
    <w:lvl w:ilvl="1" w:tplc="310E41B2">
      <w:start w:val="1"/>
      <w:numFmt w:val="decimal"/>
      <w:lvlText w:val="%2."/>
      <w:lvlJc w:val="left"/>
      <w:pPr>
        <w:ind w:left="1420" w:hanging="360"/>
      </w:pPr>
      <w:rPr>
        <w:rFonts w:hint="default"/>
      </w:r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4">
    <w:nsid w:val="72C65B5C"/>
    <w:multiLevelType w:val="hybridMultilevel"/>
    <w:tmpl w:val="0A584F8C"/>
    <w:lvl w:ilvl="0" w:tplc="5E78A374">
      <w:start w:val="1"/>
      <w:numFmt w:val="lowerLetter"/>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5">
    <w:nsid w:val="76E801CC"/>
    <w:multiLevelType w:val="hybridMultilevel"/>
    <w:tmpl w:val="492A42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79D00083"/>
    <w:multiLevelType w:val="multilevel"/>
    <w:tmpl w:val="3809001D"/>
    <w:styleLink w:val="Style1"/>
    <w:lvl w:ilvl="0">
      <w:start w:val="1"/>
      <w:numFmt w:val="lowerLetter"/>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nsid w:val="7C481FD2"/>
    <w:multiLevelType w:val="hybridMultilevel"/>
    <w:tmpl w:val="E878C706"/>
    <w:lvl w:ilvl="0" w:tplc="05C0F25A">
      <w:start w:val="1"/>
      <w:numFmt w:val="decimal"/>
      <w:lvlText w:val="%1."/>
      <w:lvlJc w:val="left"/>
      <w:pPr>
        <w:ind w:left="716" w:hanging="495"/>
      </w:pPr>
      <w:rPr>
        <w:rFonts w:hint="default"/>
      </w:rPr>
    </w:lvl>
    <w:lvl w:ilvl="1" w:tplc="04090019" w:tentative="1">
      <w:start w:val="1"/>
      <w:numFmt w:val="lowerLetter"/>
      <w:lvlText w:val="%2."/>
      <w:lvlJc w:val="left"/>
      <w:pPr>
        <w:ind w:left="1301" w:hanging="360"/>
      </w:pPr>
    </w:lvl>
    <w:lvl w:ilvl="2" w:tplc="0409001B" w:tentative="1">
      <w:start w:val="1"/>
      <w:numFmt w:val="lowerRoman"/>
      <w:lvlText w:val="%3."/>
      <w:lvlJc w:val="right"/>
      <w:pPr>
        <w:ind w:left="2021" w:hanging="180"/>
      </w:pPr>
    </w:lvl>
    <w:lvl w:ilvl="3" w:tplc="0409000F" w:tentative="1">
      <w:start w:val="1"/>
      <w:numFmt w:val="decimal"/>
      <w:lvlText w:val="%4."/>
      <w:lvlJc w:val="left"/>
      <w:pPr>
        <w:ind w:left="2741" w:hanging="360"/>
      </w:pPr>
    </w:lvl>
    <w:lvl w:ilvl="4" w:tplc="04090019" w:tentative="1">
      <w:start w:val="1"/>
      <w:numFmt w:val="lowerLetter"/>
      <w:lvlText w:val="%5."/>
      <w:lvlJc w:val="left"/>
      <w:pPr>
        <w:ind w:left="3461" w:hanging="360"/>
      </w:pPr>
    </w:lvl>
    <w:lvl w:ilvl="5" w:tplc="0409001B" w:tentative="1">
      <w:start w:val="1"/>
      <w:numFmt w:val="lowerRoman"/>
      <w:lvlText w:val="%6."/>
      <w:lvlJc w:val="right"/>
      <w:pPr>
        <w:ind w:left="4181" w:hanging="180"/>
      </w:pPr>
    </w:lvl>
    <w:lvl w:ilvl="6" w:tplc="0409000F" w:tentative="1">
      <w:start w:val="1"/>
      <w:numFmt w:val="decimal"/>
      <w:lvlText w:val="%7."/>
      <w:lvlJc w:val="left"/>
      <w:pPr>
        <w:ind w:left="4901" w:hanging="360"/>
      </w:pPr>
    </w:lvl>
    <w:lvl w:ilvl="7" w:tplc="04090019" w:tentative="1">
      <w:start w:val="1"/>
      <w:numFmt w:val="lowerLetter"/>
      <w:lvlText w:val="%8."/>
      <w:lvlJc w:val="left"/>
      <w:pPr>
        <w:ind w:left="5621" w:hanging="360"/>
      </w:pPr>
    </w:lvl>
    <w:lvl w:ilvl="8" w:tplc="0409001B" w:tentative="1">
      <w:start w:val="1"/>
      <w:numFmt w:val="lowerRoman"/>
      <w:lvlText w:val="%9."/>
      <w:lvlJc w:val="right"/>
      <w:pPr>
        <w:ind w:left="6341" w:hanging="180"/>
      </w:pPr>
    </w:lvl>
  </w:abstractNum>
  <w:abstractNum w:abstractNumId="38">
    <w:nsid w:val="7C924D02"/>
    <w:multiLevelType w:val="hybridMultilevel"/>
    <w:tmpl w:val="DF708E9C"/>
    <w:lvl w:ilvl="0" w:tplc="9704168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FCC7E94"/>
    <w:multiLevelType w:val="multilevel"/>
    <w:tmpl w:val="C220B610"/>
    <w:lvl w:ilvl="0">
      <w:start w:val="1"/>
      <w:numFmt w:val="decimal"/>
      <w:pStyle w:val="SubJudul"/>
      <w:lvlText w:val="%1."/>
      <w:lvlJc w:val="left"/>
      <w:pPr>
        <w:ind w:left="720" w:hanging="360"/>
      </w:pPr>
      <w:rPr>
        <w:rFonts w:hint="default"/>
      </w:rPr>
    </w:lvl>
    <w:lvl w:ilvl="1">
      <w:start w:val="1"/>
      <w:numFmt w:val="decimal"/>
      <w:pStyle w:val="Subsubjudu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5"/>
  </w:num>
  <w:num w:numId="2">
    <w:abstractNumId w:val="0"/>
  </w:num>
  <w:num w:numId="3">
    <w:abstractNumId w:val="39"/>
  </w:num>
  <w:num w:numId="4">
    <w:abstractNumId w:val="2"/>
  </w:num>
  <w:num w:numId="5">
    <w:abstractNumId w:val="37"/>
  </w:num>
  <w:num w:numId="6">
    <w:abstractNumId w:val="18"/>
  </w:num>
  <w:num w:numId="7">
    <w:abstractNumId w:val="13"/>
  </w:num>
  <w:num w:numId="8">
    <w:abstractNumId w:val="15"/>
  </w:num>
  <w:num w:numId="9">
    <w:abstractNumId w:val="16"/>
  </w:num>
  <w:num w:numId="10">
    <w:abstractNumId w:val="23"/>
  </w:num>
  <w:num w:numId="11">
    <w:abstractNumId w:val="21"/>
  </w:num>
  <w:num w:numId="12">
    <w:abstractNumId w:val="32"/>
  </w:num>
  <w:num w:numId="13">
    <w:abstractNumId w:val="34"/>
  </w:num>
  <w:num w:numId="14">
    <w:abstractNumId w:val="11"/>
  </w:num>
  <w:num w:numId="15">
    <w:abstractNumId w:val="10"/>
  </w:num>
  <w:num w:numId="16">
    <w:abstractNumId w:val="33"/>
  </w:num>
  <w:num w:numId="17">
    <w:abstractNumId w:val="26"/>
  </w:num>
  <w:num w:numId="18">
    <w:abstractNumId w:val="24"/>
  </w:num>
  <w:num w:numId="19">
    <w:abstractNumId w:val="28"/>
  </w:num>
  <w:num w:numId="20">
    <w:abstractNumId w:val="17"/>
  </w:num>
  <w:num w:numId="21">
    <w:abstractNumId w:val="9"/>
  </w:num>
  <w:num w:numId="22">
    <w:abstractNumId w:val="30"/>
  </w:num>
  <w:num w:numId="23">
    <w:abstractNumId w:val="5"/>
  </w:num>
  <w:num w:numId="24">
    <w:abstractNumId w:val="4"/>
  </w:num>
  <w:num w:numId="25">
    <w:abstractNumId w:val="35"/>
  </w:num>
  <w:num w:numId="26">
    <w:abstractNumId w:val="7"/>
  </w:num>
  <w:num w:numId="27">
    <w:abstractNumId w:val="31"/>
  </w:num>
  <w:num w:numId="28">
    <w:abstractNumId w:val="29"/>
  </w:num>
  <w:num w:numId="29">
    <w:abstractNumId w:val="8"/>
  </w:num>
  <w:num w:numId="30">
    <w:abstractNumId w:val="19"/>
  </w:num>
  <w:num w:numId="31">
    <w:abstractNumId w:val="36"/>
  </w:num>
  <w:num w:numId="32">
    <w:abstractNumId w:val="27"/>
  </w:num>
  <w:num w:numId="33">
    <w:abstractNumId w:val="3"/>
  </w:num>
  <w:num w:numId="34">
    <w:abstractNumId w:val="22"/>
  </w:num>
  <w:num w:numId="35">
    <w:abstractNumId w:val="20"/>
  </w:num>
  <w:num w:numId="36">
    <w:abstractNumId w:val="12"/>
  </w:num>
  <w:num w:numId="37">
    <w:abstractNumId w:val="1"/>
  </w:num>
  <w:num w:numId="38">
    <w:abstractNumId w:val="14"/>
  </w:num>
  <w:num w:numId="39">
    <w:abstractNumId w:val="6"/>
  </w:num>
  <w:num w:numId="40">
    <w:abstractNumId w:val="3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6"/>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3067"/>
    <w:rsid w:val="00000200"/>
    <w:rsid w:val="00001029"/>
    <w:rsid w:val="00001145"/>
    <w:rsid w:val="0000126C"/>
    <w:rsid w:val="0000165E"/>
    <w:rsid w:val="0000328C"/>
    <w:rsid w:val="00003291"/>
    <w:rsid w:val="000035C2"/>
    <w:rsid w:val="00003A84"/>
    <w:rsid w:val="00003C1F"/>
    <w:rsid w:val="000066DB"/>
    <w:rsid w:val="000102A2"/>
    <w:rsid w:val="000106F2"/>
    <w:rsid w:val="00012B88"/>
    <w:rsid w:val="00013EA4"/>
    <w:rsid w:val="000157AE"/>
    <w:rsid w:val="00023F08"/>
    <w:rsid w:val="00025DDD"/>
    <w:rsid w:val="00025F4F"/>
    <w:rsid w:val="0002600F"/>
    <w:rsid w:val="00026161"/>
    <w:rsid w:val="00027120"/>
    <w:rsid w:val="000332D0"/>
    <w:rsid w:val="00033CA7"/>
    <w:rsid w:val="000347F2"/>
    <w:rsid w:val="00036577"/>
    <w:rsid w:val="000374CB"/>
    <w:rsid w:val="00040399"/>
    <w:rsid w:val="00040B2B"/>
    <w:rsid w:val="00041230"/>
    <w:rsid w:val="00041F08"/>
    <w:rsid w:val="000447D5"/>
    <w:rsid w:val="000458AF"/>
    <w:rsid w:val="00050228"/>
    <w:rsid w:val="00050342"/>
    <w:rsid w:val="000508D7"/>
    <w:rsid w:val="000510B5"/>
    <w:rsid w:val="000522D5"/>
    <w:rsid w:val="000524D6"/>
    <w:rsid w:val="000535CA"/>
    <w:rsid w:val="000543D6"/>
    <w:rsid w:val="000569C7"/>
    <w:rsid w:val="00056CB7"/>
    <w:rsid w:val="0006054D"/>
    <w:rsid w:val="00062C6E"/>
    <w:rsid w:val="00062E45"/>
    <w:rsid w:val="00067340"/>
    <w:rsid w:val="00073C68"/>
    <w:rsid w:val="000814A7"/>
    <w:rsid w:val="00086227"/>
    <w:rsid w:val="000864B9"/>
    <w:rsid w:val="00087134"/>
    <w:rsid w:val="000876B6"/>
    <w:rsid w:val="00087FD0"/>
    <w:rsid w:val="00092C66"/>
    <w:rsid w:val="00093C63"/>
    <w:rsid w:val="0009414C"/>
    <w:rsid w:val="00095300"/>
    <w:rsid w:val="000961AA"/>
    <w:rsid w:val="0009681D"/>
    <w:rsid w:val="00096A92"/>
    <w:rsid w:val="000A0EEA"/>
    <w:rsid w:val="000A2120"/>
    <w:rsid w:val="000A28D0"/>
    <w:rsid w:val="000A379E"/>
    <w:rsid w:val="000A4420"/>
    <w:rsid w:val="000A58A6"/>
    <w:rsid w:val="000B10DF"/>
    <w:rsid w:val="000B1890"/>
    <w:rsid w:val="000B20EE"/>
    <w:rsid w:val="000B3ADC"/>
    <w:rsid w:val="000B5D36"/>
    <w:rsid w:val="000B679B"/>
    <w:rsid w:val="000C006B"/>
    <w:rsid w:val="000C3108"/>
    <w:rsid w:val="000C40B5"/>
    <w:rsid w:val="000C4FE7"/>
    <w:rsid w:val="000C6417"/>
    <w:rsid w:val="000C7846"/>
    <w:rsid w:val="000C7984"/>
    <w:rsid w:val="000C79EB"/>
    <w:rsid w:val="000D0418"/>
    <w:rsid w:val="000D0D0A"/>
    <w:rsid w:val="000D55E7"/>
    <w:rsid w:val="000E045C"/>
    <w:rsid w:val="000E1793"/>
    <w:rsid w:val="000E1E21"/>
    <w:rsid w:val="000E22C0"/>
    <w:rsid w:val="000E6BBF"/>
    <w:rsid w:val="000E74ED"/>
    <w:rsid w:val="000F0DF2"/>
    <w:rsid w:val="000F0E31"/>
    <w:rsid w:val="000F0F8F"/>
    <w:rsid w:val="000F2AE9"/>
    <w:rsid w:val="000F49E5"/>
    <w:rsid w:val="000F7B59"/>
    <w:rsid w:val="00102EA8"/>
    <w:rsid w:val="00103181"/>
    <w:rsid w:val="00103402"/>
    <w:rsid w:val="00103CEA"/>
    <w:rsid w:val="00104E60"/>
    <w:rsid w:val="00105788"/>
    <w:rsid w:val="001069E8"/>
    <w:rsid w:val="00107953"/>
    <w:rsid w:val="0011065B"/>
    <w:rsid w:val="0011091E"/>
    <w:rsid w:val="00112F2C"/>
    <w:rsid w:val="0011431B"/>
    <w:rsid w:val="00114C4B"/>
    <w:rsid w:val="00116205"/>
    <w:rsid w:val="0012135B"/>
    <w:rsid w:val="00122B93"/>
    <w:rsid w:val="00122DD2"/>
    <w:rsid w:val="001237E6"/>
    <w:rsid w:val="00123968"/>
    <w:rsid w:val="00124BB2"/>
    <w:rsid w:val="00125E25"/>
    <w:rsid w:val="00126F8F"/>
    <w:rsid w:val="00131832"/>
    <w:rsid w:val="00131D8D"/>
    <w:rsid w:val="00135451"/>
    <w:rsid w:val="001355FD"/>
    <w:rsid w:val="0014122B"/>
    <w:rsid w:val="00141D1B"/>
    <w:rsid w:val="001438E8"/>
    <w:rsid w:val="00144411"/>
    <w:rsid w:val="001457E4"/>
    <w:rsid w:val="00145D10"/>
    <w:rsid w:val="00146821"/>
    <w:rsid w:val="0014790B"/>
    <w:rsid w:val="00150EFD"/>
    <w:rsid w:val="001524DC"/>
    <w:rsid w:val="001529E4"/>
    <w:rsid w:val="0015397B"/>
    <w:rsid w:val="00154287"/>
    <w:rsid w:val="001556E8"/>
    <w:rsid w:val="00157A9F"/>
    <w:rsid w:val="00160797"/>
    <w:rsid w:val="00161B8F"/>
    <w:rsid w:val="001622A6"/>
    <w:rsid w:val="001624C1"/>
    <w:rsid w:val="00162787"/>
    <w:rsid w:val="00162C61"/>
    <w:rsid w:val="001633F7"/>
    <w:rsid w:val="0016425C"/>
    <w:rsid w:val="0016433E"/>
    <w:rsid w:val="0016484F"/>
    <w:rsid w:val="00166179"/>
    <w:rsid w:val="00166346"/>
    <w:rsid w:val="0016721D"/>
    <w:rsid w:val="00173C3C"/>
    <w:rsid w:val="00174A5C"/>
    <w:rsid w:val="001757BE"/>
    <w:rsid w:val="00175CA2"/>
    <w:rsid w:val="0017669B"/>
    <w:rsid w:val="00181977"/>
    <w:rsid w:val="00181CEE"/>
    <w:rsid w:val="00182E7C"/>
    <w:rsid w:val="001830D8"/>
    <w:rsid w:val="00183174"/>
    <w:rsid w:val="0018375A"/>
    <w:rsid w:val="00184CC7"/>
    <w:rsid w:val="00184F43"/>
    <w:rsid w:val="0018508A"/>
    <w:rsid w:val="00185AF0"/>
    <w:rsid w:val="001877E3"/>
    <w:rsid w:val="00187856"/>
    <w:rsid w:val="0019174E"/>
    <w:rsid w:val="00191ED4"/>
    <w:rsid w:val="00191FD1"/>
    <w:rsid w:val="00192E17"/>
    <w:rsid w:val="00193B26"/>
    <w:rsid w:val="00193E37"/>
    <w:rsid w:val="0019494B"/>
    <w:rsid w:val="0019675C"/>
    <w:rsid w:val="001969D8"/>
    <w:rsid w:val="001978D9"/>
    <w:rsid w:val="00197CC2"/>
    <w:rsid w:val="001A0A78"/>
    <w:rsid w:val="001A111A"/>
    <w:rsid w:val="001A175F"/>
    <w:rsid w:val="001A1C74"/>
    <w:rsid w:val="001A2FA9"/>
    <w:rsid w:val="001A3020"/>
    <w:rsid w:val="001A3A7B"/>
    <w:rsid w:val="001B0BAD"/>
    <w:rsid w:val="001B0DD1"/>
    <w:rsid w:val="001B2711"/>
    <w:rsid w:val="001B2A75"/>
    <w:rsid w:val="001B3595"/>
    <w:rsid w:val="001B37B4"/>
    <w:rsid w:val="001B4041"/>
    <w:rsid w:val="001B5247"/>
    <w:rsid w:val="001B57B6"/>
    <w:rsid w:val="001B5F3A"/>
    <w:rsid w:val="001B7EED"/>
    <w:rsid w:val="001C0F82"/>
    <w:rsid w:val="001C135A"/>
    <w:rsid w:val="001C49F1"/>
    <w:rsid w:val="001C5E95"/>
    <w:rsid w:val="001D2D04"/>
    <w:rsid w:val="001D4C57"/>
    <w:rsid w:val="001D63A8"/>
    <w:rsid w:val="001D6598"/>
    <w:rsid w:val="001D739C"/>
    <w:rsid w:val="001D7E3A"/>
    <w:rsid w:val="001E00F4"/>
    <w:rsid w:val="001E02CE"/>
    <w:rsid w:val="001E0903"/>
    <w:rsid w:val="001E0AD9"/>
    <w:rsid w:val="001E1046"/>
    <w:rsid w:val="001E1F5F"/>
    <w:rsid w:val="001E20B1"/>
    <w:rsid w:val="001E23BF"/>
    <w:rsid w:val="001E4902"/>
    <w:rsid w:val="001E74A6"/>
    <w:rsid w:val="001F3D23"/>
    <w:rsid w:val="001F54F8"/>
    <w:rsid w:val="001F6438"/>
    <w:rsid w:val="001F7D94"/>
    <w:rsid w:val="00202481"/>
    <w:rsid w:val="00202501"/>
    <w:rsid w:val="002027EB"/>
    <w:rsid w:val="00204349"/>
    <w:rsid w:val="002051EB"/>
    <w:rsid w:val="00205FDE"/>
    <w:rsid w:val="00206E61"/>
    <w:rsid w:val="002070B6"/>
    <w:rsid w:val="002105DF"/>
    <w:rsid w:val="002121A9"/>
    <w:rsid w:val="002125FD"/>
    <w:rsid w:val="0021329C"/>
    <w:rsid w:val="0021484C"/>
    <w:rsid w:val="0021540B"/>
    <w:rsid w:val="00215A1F"/>
    <w:rsid w:val="00216F7A"/>
    <w:rsid w:val="002171A4"/>
    <w:rsid w:val="0021740C"/>
    <w:rsid w:val="00217B4E"/>
    <w:rsid w:val="00217D13"/>
    <w:rsid w:val="0022040F"/>
    <w:rsid w:val="0022349F"/>
    <w:rsid w:val="002260BC"/>
    <w:rsid w:val="002276B0"/>
    <w:rsid w:val="002307B9"/>
    <w:rsid w:val="0023177E"/>
    <w:rsid w:val="002328C3"/>
    <w:rsid w:val="00232EA3"/>
    <w:rsid w:val="00233DF2"/>
    <w:rsid w:val="00234665"/>
    <w:rsid w:val="002349F9"/>
    <w:rsid w:val="00235A11"/>
    <w:rsid w:val="002367F1"/>
    <w:rsid w:val="002372B2"/>
    <w:rsid w:val="00237903"/>
    <w:rsid w:val="002408E4"/>
    <w:rsid w:val="00240D3A"/>
    <w:rsid w:val="002415F4"/>
    <w:rsid w:val="00243067"/>
    <w:rsid w:val="00243979"/>
    <w:rsid w:val="00243A52"/>
    <w:rsid w:val="0024542C"/>
    <w:rsid w:val="002469FA"/>
    <w:rsid w:val="00247B69"/>
    <w:rsid w:val="00250523"/>
    <w:rsid w:val="00252008"/>
    <w:rsid w:val="00252EEB"/>
    <w:rsid w:val="00253F7D"/>
    <w:rsid w:val="00254E15"/>
    <w:rsid w:val="00256067"/>
    <w:rsid w:val="00256378"/>
    <w:rsid w:val="002624DF"/>
    <w:rsid w:val="00262C8D"/>
    <w:rsid w:val="00262DFC"/>
    <w:rsid w:val="002653D8"/>
    <w:rsid w:val="00265E8C"/>
    <w:rsid w:val="00266880"/>
    <w:rsid w:val="0026708C"/>
    <w:rsid w:val="00270716"/>
    <w:rsid w:val="00270E6C"/>
    <w:rsid w:val="00272565"/>
    <w:rsid w:val="00273213"/>
    <w:rsid w:val="0027331A"/>
    <w:rsid w:val="0027336A"/>
    <w:rsid w:val="002744A2"/>
    <w:rsid w:val="0027494A"/>
    <w:rsid w:val="00274D40"/>
    <w:rsid w:val="00274E02"/>
    <w:rsid w:val="00275619"/>
    <w:rsid w:val="00275F7A"/>
    <w:rsid w:val="0028008E"/>
    <w:rsid w:val="00280B91"/>
    <w:rsid w:val="002819F5"/>
    <w:rsid w:val="00281E30"/>
    <w:rsid w:val="002834CB"/>
    <w:rsid w:val="00283D7A"/>
    <w:rsid w:val="00285799"/>
    <w:rsid w:val="002873D8"/>
    <w:rsid w:val="00291639"/>
    <w:rsid w:val="0029264A"/>
    <w:rsid w:val="00292BE7"/>
    <w:rsid w:val="00296ABA"/>
    <w:rsid w:val="00297304"/>
    <w:rsid w:val="002979CA"/>
    <w:rsid w:val="002A0624"/>
    <w:rsid w:val="002A090B"/>
    <w:rsid w:val="002A106F"/>
    <w:rsid w:val="002A15C4"/>
    <w:rsid w:val="002A29AA"/>
    <w:rsid w:val="002A306F"/>
    <w:rsid w:val="002A37AB"/>
    <w:rsid w:val="002A3D61"/>
    <w:rsid w:val="002A4038"/>
    <w:rsid w:val="002A5408"/>
    <w:rsid w:val="002A694C"/>
    <w:rsid w:val="002A7B56"/>
    <w:rsid w:val="002B076B"/>
    <w:rsid w:val="002B1CD6"/>
    <w:rsid w:val="002B1FAA"/>
    <w:rsid w:val="002B2131"/>
    <w:rsid w:val="002B5F00"/>
    <w:rsid w:val="002B768A"/>
    <w:rsid w:val="002B7A2F"/>
    <w:rsid w:val="002C0200"/>
    <w:rsid w:val="002C34F8"/>
    <w:rsid w:val="002C5450"/>
    <w:rsid w:val="002C7A8C"/>
    <w:rsid w:val="002C7DD1"/>
    <w:rsid w:val="002D01DC"/>
    <w:rsid w:val="002D239F"/>
    <w:rsid w:val="002D4A99"/>
    <w:rsid w:val="002D67AB"/>
    <w:rsid w:val="002D7D53"/>
    <w:rsid w:val="002D7E55"/>
    <w:rsid w:val="002E1FF3"/>
    <w:rsid w:val="002E2668"/>
    <w:rsid w:val="002E2FF7"/>
    <w:rsid w:val="002E414F"/>
    <w:rsid w:val="002E4DC5"/>
    <w:rsid w:val="002E604B"/>
    <w:rsid w:val="002E611F"/>
    <w:rsid w:val="002E6A54"/>
    <w:rsid w:val="002F0C47"/>
    <w:rsid w:val="002F1851"/>
    <w:rsid w:val="002F1ED8"/>
    <w:rsid w:val="002F398A"/>
    <w:rsid w:val="002F5798"/>
    <w:rsid w:val="002F6A79"/>
    <w:rsid w:val="002F70D8"/>
    <w:rsid w:val="0030234E"/>
    <w:rsid w:val="00304B37"/>
    <w:rsid w:val="00305973"/>
    <w:rsid w:val="003072C8"/>
    <w:rsid w:val="0030793C"/>
    <w:rsid w:val="0031169E"/>
    <w:rsid w:val="00312BA4"/>
    <w:rsid w:val="00314AE8"/>
    <w:rsid w:val="00315E77"/>
    <w:rsid w:val="003160FE"/>
    <w:rsid w:val="00323331"/>
    <w:rsid w:val="00323659"/>
    <w:rsid w:val="00324A8F"/>
    <w:rsid w:val="0032720B"/>
    <w:rsid w:val="00330400"/>
    <w:rsid w:val="00330C77"/>
    <w:rsid w:val="00331B6D"/>
    <w:rsid w:val="00331CFB"/>
    <w:rsid w:val="00331D5D"/>
    <w:rsid w:val="003320A1"/>
    <w:rsid w:val="003322F1"/>
    <w:rsid w:val="00332CA7"/>
    <w:rsid w:val="003339E7"/>
    <w:rsid w:val="00333FAD"/>
    <w:rsid w:val="00334082"/>
    <w:rsid w:val="003356CC"/>
    <w:rsid w:val="0033587C"/>
    <w:rsid w:val="0033681C"/>
    <w:rsid w:val="00341BBD"/>
    <w:rsid w:val="00342577"/>
    <w:rsid w:val="00342AF0"/>
    <w:rsid w:val="00342B7F"/>
    <w:rsid w:val="00342E61"/>
    <w:rsid w:val="00343A82"/>
    <w:rsid w:val="00343A9C"/>
    <w:rsid w:val="00343D01"/>
    <w:rsid w:val="00347340"/>
    <w:rsid w:val="00347471"/>
    <w:rsid w:val="00347976"/>
    <w:rsid w:val="00347CE2"/>
    <w:rsid w:val="00351A15"/>
    <w:rsid w:val="00354D60"/>
    <w:rsid w:val="00354E73"/>
    <w:rsid w:val="00355A18"/>
    <w:rsid w:val="00356AA0"/>
    <w:rsid w:val="00356FC8"/>
    <w:rsid w:val="00360156"/>
    <w:rsid w:val="003625DE"/>
    <w:rsid w:val="00362D4E"/>
    <w:rsid w:val="00362D8E"/>
    <w:rsid w:val="0036708C"/>
    <w:rsid w:val="0037045A"/>
    <w:rsid w:val="0037266E"/>
    <w:rsid w:val="00372DD4"/>
    <w:rsid w:val="00373048"/>
    <w:rsid w:val="003750D3"/>
    <w:rsid w:val="003758FD"/>
    <w:rsid w:val="00376B92"/>
    <w:rsid w:val="00376E83"/>
    <w:rsid w:val="00382747"/>
    <w:rsid w:val="003828A1"/>
    <w:rsid w:val="00384879"/>
    <w:rsid w:val="00384985"/>
    <w:rsid w:val="00385DDD"/>
    <w:rsid w:val="00386291"/>
    <w:rsid w:val="0039047B"/>
    <w:rsid w:val="00393BF1"/>
    <w:rsid w:val="00394202"/>
    <w:rsid w:val="00394B17"/>
    <w:rsid w:val="00395764"/>
    <w:rsid w:val="00396F54"/>
    <w:rsid w:val="003A0E7F"/>
    <w:rsid w:val="003A27FC"/>
    <w:rsid w:val="003A3210"/>
    <w:rsid w:val="003A4979"/>
    <w:rsid w:val="003A4CE3"/>
    <w:rsid w:val="003A6C28"/>
    <w:rsid w:val="003B004F"/>
    <w:rsid w:val="003B2F7B"/>
    <w:rsid w:val="003B4768"/>
    <w:rsid w:val="003B522B"/>
    <w:rsid w:val="003B5608"/>
    <w:rsid w:val="003B59AB"/>
    <w:rsid w:val="003B7175"/>
    <w:rsid w:val="003C16A5"/>
    <w:rsid w:val="003C213A"/>
    <w:rsid w:val="003C22AD"/>
    <w:rsid w:val="003C60AD"/>
    <w:rsid w:val="003C6CE7"/>
    <w:rsid w:val="003C6DE0"/>
    <w:rsid w:val="003D26B2"/>
    <w:rsid w:val="003D2C17"/>
    <w:rsid w:val="003D4A77"/>
    <w:rsid w:val="003D4C39"/>
    <w:rsid w:val="003D6341"/>
    <w:rsid w:val="003D6D36"/>
    <w:rsid w:val="003D7228"/>
    <w:rsid w:val="003D7CB0"/>
    <w:rsid w:val="003D7FB7"/>
    <w:rsid w:val="003E0043"/>
    <w:rsid w:val="003E0938"/>
    <w:rsid w:val="003E1A8F"/>
    <w:rsid w:val="003E4A15"/>
    <w:rsid w:val="003E4CEA"/>
    <w:rsid w:val="003E514E"/>
    <w:rsid w:val="003E5B2E"/>
    <w:rsid w:val="003E5B5A"/>
    <w:rsid w:val="003F0D12"/>
    <w:rsid w:val="003F226B"/>
    <w:rsid w:val="003F372F"/>
    <w:rsid w:val="003F38DA"/>
    <w:rsid w:val="003F395E"/>
    <w:rsid w:val="003F3C6C"/>
    <w:rsid w:val="003F4790"/>
    <w:rsid w:val="003F4B71"/>
    <w:rsid w:val="003F4C75"/>
    <w:rsid w:val="0040050C"/>
    <w:rsid w:val="0040198E"/>
    <w:rsid w:val="00402620"/>
    <w:rsid w:val="004037C0"/>
    <w:rsid w:val="00404DFA"/>
    <w:rsid w:val="00406626"/>
    <w:rsid w:val="00407108"/>
    <w:rsid w:val="00414272"/>
    <w:rsid w:val="00417FAA"/>
    <w:rsid w:val="0042030A"/>
    <w:rsid w:val="00421A28"/>
    <w:rsid w:val="00422706"/>
    <w:rsid w:val="004233C2"/>
    <w:rsid w:val="00424313"/>
    <w:rsid w:val="00424986"/>
    <w:rsid w:val="00430901"/>
    <w:rsid w:val="004352DE"/>
    <w:rsid w:val="00435510"/>
    <w:rsid w:val="00435DE1"/>
    <w:rsid w:val="00436C02"/>
    <w:rsid w:val="00436D91"/>
    <w:rsid w:val="00437758"/>
    <w:rsid w:val="0044038A"/>
    <w:rsid w:val="004409A9"/>
    <w:rsid w:val="004425BB"/>
    <w:rsid w:val="004437C6"/>
    <w:rsid w:val="00443C0F"/>
    <w:rsid w:val="00446285"/>
    <w:rsid w:val="004479CE"/>
    <w:rsid w:val="0045016E"/>
    <w:rsid w:val="0045023B"/>
    <w:rsid w:val="0045098E"/>
    <w:rsid w:val="00451F71"/>
    <w:rsid w:val="0045236F"/>
    <w:rsid w:val="004535C4"/>
    <w:rsid w:val="004551AF"/>
    <w:rsid w:val="00456A77"/>
    <w:rsid w:val="0045780A"/>
    <w:rsid w:val="00460A8D"/>
    <w:rsid w:val="0046166A"/>
    <w:rsid w:val="004618EB"/>
    <w:rsid w:val="00462A56"/>
    <w:rsid w:val="0046390B"/>
    <w:rsid w:val="00464930"/>
    <w:rsid w:val="0046616F"/>
    <w:rsid w:val="004705D8"/>
    <w:rsid w:val="00472A9F"/>
    <w:rsid w:val="00473758"/>
    <w:rsid w:val="004760EF"/>
    <w:rsid w:val="00476128"/>
    <w:rsid w:val="0047716C"/>
    <w:rsid w:val="004777D2"/>
    <w:rsid w:val="00483020"/>
    <w:rsid w:val="0048485D"/>
    <w:rsid w:val="00484903"/>
    <w:rsid w:val="00485585"/>
    <w:rsid w:val="00486998"/>
    <w:rsid w:val="0049143A"/>
    <w:rsid w:val="004949A6"/>
    <w:rsid w:val="00495FB4"/>
    <w:rsid w:val="004968AF"/>
    <w:rsid w:val="004A2BE3"/>
    <w:rsid w:val="004A43C3"/>
    <w:rsid w:val="004A5867"/>
    <w:rsid w:val="004A7D0E"/>
    <w:rsid w:val="004B00B7"/>
    <w:rsid w:val="004B09AA"/>
    <w:rsid w:val="004B0D7A"/>
    <w:rsid w:val="004B17A7"/>
    <w:rsid w:val="004B2723"/>
    <w:rsid w:val="004B337E"/>
    <w:rsid w:val="004B46E8"/>
    <w:rsid w:val="004B5F47"/>
    <w:rsid w:val="004C0427"/>
    <w:rsid w:val="004C1800"/>
    <w:rsid w:val="004C4039"/>
    <w:rsid w:val="004C6B63"/>
    <w:rsid w:val="004D0136"/>
    <w:rsid w:val="004D09A2"/>
    <w:rsid w:val="004D0C79"/>
    <w:rsid w:val="004D1710"/>
    <w:rsid w:val="004D3716"/>
    <w:rsid w:val="004D48C2"/>
    <w:rsid w:val="004D59AC"/>
    <w:rsid w:val="004D5D74"/>
    <w:rsid w:val="004D5F3A"/>
    <w:rsid w:val="004E032E"/>
    <w:rsid w:val="004E17DE"/>
    <w:rsid w:val="004E217C"/>
    <w:rsid w:val="004E4F06"/>
    <w:rsid w:val="004E5344"/>
    <w:rsid w:val="004E565E"/>
    <w:rsid w:val="004E6E81"/>
    <w:rsid w:val="004E7169"/>
    <w:rsid w:val="004F0D90"/>
    <w:rsid w:val="004F338B"/>
    <w:rsid w:val="004F7326"/>
    <w:rsid w:val="005002BE"/>
    <w:rsid w:val="00501EE8"/>
    <w:rsid w:val="00504EC8"/>
    <w:rsid w:val="00506298"/>
    <w:rsid w:val="00506359"/>
    <w:rsid w:val="00506B65"/>
    <w:rsid w:val="00506E7E"/>
    <w:rsid w:val="00510437"/>
    <w:rsid w:val="0051104C"/>
    <w:rsid w:val="005123A6"/>
    <w:rsid w:val="00512632"/>
    <w:rsid w:val="00513E9B"/>
    <w:rsid w:val="00513FD6"/>
    <w:rsid w:val="005149E2"/>
    <w:rsid w:val="00521A90"/>
    <w:rsid w:val="00522A6F"/>
    <w:rsid w:val="00526F37"/>
    <w:rsid w:val="00527A15"/>
    <w:rsid w:val="00530C72"/>
    <w:rsid w:val="0053148C"/>
    <w:rsid w:val="00531651"/>
    <w:rsid w:val="005338B1"/>
    <w:rsid w:val="00535B0B"/>
    <w:rsid w:val="00535E6B"/>
    <w:rsid w:val="00541F13"/>
    <w:rsid w:val="005428C1"/>
    <w:rsid w:val="0054609E"/>
    <w:rsid w:val="00547187"/>
    <w:rsid w:val="0055000D"/>
    <w:rsid w:val="00550944"/>
    <w:rsid w:val="005510A3"/>
    <w:rsid w:val="00551541"/>
    <w:rsid w:val="00553264"/>
    <w:rsid w:val="00553ED8"/>
    <w:rsid w:val="00554677"/>
    <w:rsid w:val="005555CB"/>
    <w:rsid w:val="00555C19"/>
    <w:rsid w:val="00556118"/>
    <w:rsid w:val="005564B5"/>
    <w:rsid w:val="005577E9"/>
    <w:rsid w:val="00560C49"/>
    <w:rsid w:val="00561836"/>
    <w:rsid w:val="00563468"/>
    <w:rsid w:val="00566148"/>
    <w:rsid w:val="00566D37"/>
    <w:rsid w:val="00567A39"/>
    <w:rsid w:val="00571527"/>
    <w:rsid w:val="00571822"/>
    <w:rsid w:val="00573E36"/>
    <w:rsid w:val="00574C0D"/>
    <w:rsid w:val="0058254C"/>
    <w:rsid w:val="0058324D"/>
    <w:rsid w:val="00583541"/>
    <w:rsid w:val="005838AC"/>
    <w:rsid w:val="005852B5"/>
    <w:rsid w:val="0058541B"/>
    <w:rsid w:val="00586195"/>
    <w:rsid w:val="00590D36"/>
    <w:rsid w:val="00592776"/>
    <w:rsid w:val="005929C3"/>
    <w:rsid w:val="00594181"/>
    <w:rsid w:val="00595224"/>
    <w:rsid w:val="00597629"/>
    <w:rsid w:val="005A02AE"/>
    <w:rsid w:val="005A0CFC"/>
    <w:rsid w:val="005A11BA"/>
    <w:rsid w:val="005A1A21"/>
    <w:rsid w:val="005A35FC"/>
    <w:rsid w:val="005B09F0"/>
    <w:rsid w:val="005B10A5"/>
    <w:rsid w:val="005B1ED4"/>
    <w:rsid w:val="005B2580"/>
    <w:rsid w:val="005B3926"/>
    <w:rsid w:val="005B3E38"/>
    <w:rsid w:val="005B431F"/>
    <w:rsid w:val="005B4A9D"/>
    <w:rsid w:val="005B4EFE"/>
    <w:rsid w:val="005B5EEE"/>
    <w:rsid w:val="005B7870"/>
    <w:rsid w:val="005C0031"/>
    <w:rsid w:val="005C01A4"/>
    <w:rsid w:val="005C267A"/>
    <w:rsid w:val="005C465A"/>
    <w:rsid w:val="005D0365"/>
    <w:rsid w:val="005D0FBA"/>
    <w:rsid w:val="005D30AA"/>
    <w:rsid w:val="005D4B9C"/>
    <w:rsid w:val="005D5CDA"/>
    <w:rsid w:val="005D5FC1"/>
    <w:rsid w:val="005E0989"/>
    <w:rsid w:val="005E2C79"/>
    <w:rsid w:val="005E623D"/>
    <w:rsid w:val="005E6724"/>
    <w:rsid w:val="005E6DF6"/>
    <w:rsid w:val="005E6FC1"/>
    <w:rsid w:val="005F2FF2"/>
    <w:rsid w:val="005F37B1"/>
    <w:rsid w:val="005F4580"/>
    <w:rsid w:val="005F4D62"/>
    <w:rsid w:val="005F6CFF"/>
    <w:rsid w:val="005F6F5D"/>
    <w:rsid w:val="00600640"/>
    <w:rsid w:val="00600969"/>
    <w:rsid w:val="00602225"/>
    <w:rsid w:val="00603FF0"/>
    <w:rsid w:val="006066D4"/>
    <w:rsid w:val="00607FED"/>
    <w:rsid w:val="00610584"/>
    <w:rsid w:val="00610701"/>
    <w:rsid w:val="00613134"/>
    <w:rsid w:val="0061369C"/>
    <w:rsid w:val="00614264"/>
    <w:rsid w:val="00614559"/>
    <w:rsid w:val="00614CD0"/>
    <w:rsid w:val="00614E5E"/>
    <w:rsid w:val="00620704"/>
    <w:rsid w:val="00621119"/>
    <w:rsid w:val="00621E5F"/>
    <w:rsid w:val="00622F0F"/>
    <w:rsid w:val="006230E4"/>
    <w:rsid w:val="00623C91"/>
    <w:rsid w:val="00623CDC"/>
    <w:rsid w:val="00624101"/>
    <w:rsid w:val="006242E2"/>
    <w:rsid w:val="00624548"/>
    <w:rsid w:val="00624983"/>
    <w:rsid w:val="006308E6"/>
    <w:rsid w:val="00630C4F"/>
    <w:rsid w:val="00631765"/>
    <w:rsid w:val="00631A90"/>
    <w:rsid w:val="00631E8E"/>
    <w:rsid w:val="00632A55"/>
    <w:rsid w:val="0063585A"/>
    <w:rsid w:val="006359EA"/>
    <w:rsid w:val="0064079D"/>
    <w:rsid w:val="00641B2C"/>
    <w:rsid w:val="00641E62"/>
    <w:rsid w:val="006420FE"/>
    <w:rsid w:val="00642669"/>
    <w:rsid w:val="00642E42"/>
    <w:rsid w:val="006438DD"/>
    <w:rsid w:val="00643E54"/>
    <w:rsid w:val="006459FB"/>
    <w:rsid w:val="00645A5B"/>
    <w:rsid w:val="00646F1C"/>
    <w:rsid w:val="00647312"/>
    <w:rsid w:val="006502B8"/>
    <w:rsid w:val="006502D1"/>
    <w:rsid w:val="00650348"/>
    <w:rsid w:val="00650B2E"/>
    <w:rsid w:val="00653377"/>
    <w:rsid w:val="00653482"/>
    <w:rsid w:val="00653597"/>
    <w:rsid w:val="00653CE4"/>
    <w:rsid w:val="00653E69"/>
    <w:rsid w:val="00654167"/>
    <w:rsid w:val="006558D9"/>
    <w:rsid w:val="00655EA2"/>
    <w:rsid w:val="00656246"/>
    <w:rsid w:val="00660CD7"/>
    <w:rsid w:val="0066153A"/>
    <w:rsid w:val="0066193C"/>
    <w:rsid w:val="00662AEB"/>
    <w:rsid w:val="0066569C"/>
    <w:rsid w:val="006677AE"/>
    <w:rsid w:val="00670593"/>
    <w:rsid w:val="00670CC5"/>
    <w:rsid w:val="0067269E"/>
    <w:rsid w:val="006748B2"/>
    <w:rsid w:val="006750B0"/>
    <w:rsid w:val="0067572F"/>
    <w:rsid w:val="006772E8"/>
    <w:rsid w:val="0067786E"/>
    <w:rsid w:val="0068020A"/>
    <w:rsid w:val="006817C2"/>
    <w:rsid w:val="00681869"/>
    <w:rsid w:val="006818F8"/>
    <w:rsid w:val="006844C3"/>
    <w:rsid w:val="006872BC"/>
    <w:rsid w:val="006879C7"/>
    <w:rsid w:val="00687BC7"/>
    <w:rsid w:val="00690944"/>
    <w:rsid w:val="006922C8"/>
    <w:rsid w:val="00692DE1"/>
    <w:rsid w:val="0069553A"/>
    <w:rsid w:val="00696749"/>
    <w:rsid w:val="00697265"/>
    <w:rsid w:val="006A297A"/>
    <w:rsid w:val="006A36E1"/>
    <w:rsid w:val="006A3D2F"/>
    <w:rsid w:val="006A53A7"/>
    <w:rsid w:val="006B1F50"/>
    <w:rsid w:val="006C7E03"/>
    <w:rsid w:val="006D00AD"/>
    <w:rsid w:val="006D0334"/>
    <w:rsid w:val="006D10BC"/>
    <w:rsid w:val="006D1C9B"/>
    <w:rsid w:val="006D228A"/>
    <w:rsid w:val="006D5BE3"/>
    <w:rsid w:val="006D5FC7"/>
    <w:rsid w:val="006E00C4"/>
    <w:rsid w:val="006E2512"/>
    <w:rsid w:val="006E3E1C"/>
    <w:rsid w:val="006E48EA"/>
    <w:rsid w:val="006E5A46"/>
    <w:rsid w:val="006E7A85"/>
    <w:rsid w:val="006F10A7"/>
    <w:rsid w:val="006F1A23"/>
    <w:rsid w:val="006F1CD3"/>
    <w:rsid w:val="006F1E79"/>
    <w:rsid w:val="006F2EF3"/>
    <w:rsid w:val="006F4E50"/>
    <w:rsid w:val="006F5E43"/>
    <w:rsid w:val="006F624B"/>
    <w:rsid w:val="007011A8"/>
    <w:rsid w:val="007036B7"/>
    <w:rsid w:val="007037C7"/>
    <w:rsid w:val="00703A72"/>
    <w:rsid w:val="0070660B"/>
    <w:rsid w:val="00707CEC"/>
    <w:rsid w:val="00710842"/>
    <w:rsid w:val="007110B3"/>
    <w:rsid w:val="007124E7"/>
    <w:rsid w:val="00712E0C"/>
    <w:rsid w:val="00713074"/>
    <w:rsid w:val="007133A2"/>
    <w:rsid w:val="007146CB"/>
    <w:rsid w:val="00714889"/>
    <w:rsid w:val="00715654"/>
    <w:rsid w:val="00716E65"/>
    <w:rsid w:val="00717723"/>
    <w:rsid w:val="00720603"/>
    <w:rsid w:val="00720840"/>
    <w:rsid w:val="007223D1"/>
    <w:rsid w:val="00722600"/>
    <w:rsid w:val="00723C8C"/>
    <w:rsid w:val="007240C2"/>
    <w:rsid w:val="007308C9"/>
    <w:rsid w:val="007316E6"/>
    <w:rsid w:val="00732405"/>
    <w:rsid w:val="00732440"/>
    <w:rsid w:val="007339DF"/>
    <w:rsid w:val="00733DB6"/>
    <w:rsid w:val="00734AC9"/>
    <w:rsid w:val="00735081"/>
    <w:rsid w:val="00735E66"/>
    <w:rsid w:val="00737E2E"/>
    <w:rsid w:val="00742461"/>
    <w:rsid w:val="007424A9"/>
    <w:rsid w:val="00742F45"/>
    <w:rsid w:val="00745132"/>
    <w:rsid w:val="0074631D"/>
    <w:rsid w:val="00747CB7"/>
    <w:rsid w:val="00750F98"/>
    <w:rsid w:val="00752124"/>
    <w:rsid w:val="007525A7"/>
    <w:rsid w:val="007525E1"/>
    <w:rsid w:val="00752E27"/>
    <w:rsid w:val="00755FEF"/>
    <w:rsid w:val="00756361"/>
    <w:rsid w:val="00756CBE"/>
    <w:rsid w:val="00757045"/>
    <w:rsid w:val="00757329"/>
    <w:rsid w:val="00757B11"/>
    <w:rsid w:val="00761866"/>
    <w:rsid w:val="00761FBE"/>
    <w:rsid w:val="00762F12"/>
    <w:rsid w:val="00763959"/>
    <w:rsid w:val="00765323"/>
    <w:rsid w:val="00765708"/>
    <w:rsid w:val="00766471"/>
    <w:rsid w:val="0077084B"/>
    <w:rsid w:val="00770FF8"/>
    <w:rsid w:val="00772D49"/>
    <w:rsid w:val="007765CC"/>
    <w:rsid w:val="00776D9A"/>
    <w:rsid w:val="00781F6A"/>
    <w:rsid w:val="0078282B"/>
    <w:rsid w:val="0078640A"/>
    <w:rsid w:val="00790280"/>
    <w:rsid w:val="00792F7C"/>
    <w:rsid w:val="00794B15"/>
    <w:rsid w:val="00794F18"/>
    <w:rsid w:val="00795688"/>
    <w:rsid w:val="007963BD"/>
    <w:rsid w:val="007976E0"/>
    <w:rsid w:val="007A028A"/>
    <w:rsid w:val="007A1363"/>
    <w:rsid w:val="007A1655"/>
    <w:rsid w:val="007A31DF"/>
    <w:rsid w:val="007A46BA"/>
    <w:rsid w:val="007A684E"/>
    <w:rsid w:val="007B1DCC"/>
    <w:rsid w:val="007B1DFA"/>
    <w:rsid w:val="007B1E4A"/>
    <w:rsid w:val="007C0C1F"/>
    <w:rsid w:val="007C22F4"/>
    <w:rsid w:val="007C2326"/>
    <w:rsid w:val="007C49F4"/>
    <w:rsid w:val="007C59F3"/>
    <w:rsid w:val="007C7FA4"/>
    <w:rsid w:val="007D091B"/>
    <w:rsid w:val="007D1A3C"/>
    <w:rsid w:val="007D34A5"/>
    <w:rsid w:val="007D5245"/>
    <w:rsid w:val="007D6795"/>
    <w:rsid w:val="007E06B6"/>
    <w:rsid w:val="007E0813"/>
    <w:rsid w:val="007E2D15"/>
    <w:rsid w:val="007E2E29"/>
    <w:rsid w:val="007E6A6A"/>
    <w:rsid w:val="007E7ED1"/>
    <w:rsid w:val="007E7F4F"/>
    <w:rsid w:val="007F2726"/>
    <w:rsid w:val="007F2E74"/>
    <w:rsid w:val="007F3A23"/>
    <w:rsid w:val="007F4134"/>
    <w:rsid w:val="007F48B2"/>
    <w:rsid w:val="007F6814"/>
    <w:rsid w:val="008006A9"/>
    <w:rsid w:val="008032C1"/>
    <w:rsid w:val="008036A8"/>
    <w:rsid w:val="00805A94"/>
    <w:rsid w:val="00806BC6"/>
    <w:rsid w:val="00810547"/>
    <w:rsid w:val="00814415"/>
    <w:rsid w:val="008178FE"/>
    <w:rsid w:val="008220DA"/>
    <w:rsid w:val="00822F6E"/>
    <w:rsid w:val="00825193"/>
    <w:rsid w:val="008263ED"/>
    <w:rsid w:val="00830B20"/>
    <w:rsid w:val="00831741"/>
    <w:rsid w:val="00833027"/>
    <w:rsid w:val="008337C8"/>
    <w:rsid w:val="00833D3A"/>
    <w:rsid w:val="008345DA"/>
    <w:rsid w:val="0083547F"/>
    <w:rsid w:val="008354E9"/>
    <w:rsid w:val="0083586C"/>
    <w:rsid w:val="00836AD8"/>
    <w:rsid w:val="00837BF7"/>
    <w:rsid w:val="00837E7A"/>
    <w:rsid w:val="00837E8F"/>
    <w:rsid w:val="008404BD"/>
    <w:rsid w:val="0084058A"/>
    <w:rsid w:val="008406C7"/>
    <w:rsid w:val="00840738"/>
    <w:rsid w:val="00840FA5"/>
    <w:rsid w:val="00841A59"/>
    <w:rsid w:val="00841C2C"/>
    <w:rsid w:val="00842E7F"/>
    <w:rsid w:val="00843B95"/>
    <w:rsid w:val="00844263"/>
    <w:rsid w:val="008444F1"/>
    <w:rsid w:val="00846668"/>
    <w:rsid w:val="00846836"/>
    <w:rsid w:val="008513AE"/>
    <w:rsid w:val="00852E20"/>
    <w:rsid w:val="00853CC0"/>
    <w:rsid w:val="00854597"/>
    <w:rsid w:val="00857414"/>
    <w:rsid w:val="008629D7"/>
    <w:rsid w:val="008653DA"/>
    <w:rsid w:val="00865C18"/>
    <w:rsid w:val="0086606E"/>
    <w:rsid w:val="008704E4"/>
    <w:rsid w:val="00870A37"/>
    <w:rsid w:val="00870D4C"/>
    <w:rsid w:val="00872FE1"/>
    <w:rsid w:val="008731C1"/>
    <w:rsid w:val="00875F5C"/>
    <w:rsid w:val="00880901"/>
    <w:rsid w:val="008823EE"/>
    <w:rsid w:val="00882738"/>
    <w:rsid w:val="00882E7A"/>
    <w:rsid w:val="0088421C"/>
    <w:rsid w:val="00884623"/>
    <w:rsid w:val="0088463D"/>
    <w:rsid w:val="00885240"/>
    <w:rsid w:val="00887629"/>
    <w:rsid w:val="008878AE"/>
    <w:rsid w:val="0089073F"/>
    <w:rsid w:val="00891A7E"/>
    <w:rsid w:val="00892F58"/>
    <w:rsid w:val="008939B0"/>
    <w:rsid w:val="00894E12"/>
    <w:rsid w:val="008970DD"/>
    <w:rsid w:val="008972C9"/>
    <w:rsid w:val="00897DB8"/>
    <w:rsid w:val="008A5A01"/>
    <w:rsid w:val="008B006C"/>
    <w:rsid w:val="008B01CB"/>
    <w:rsid w:val="008B067F"/>
    <w:rsid w:val="008B24BE"/>
    <w:rsid w:val="008B28A8"/>
    <w:rsid w:val="008B4BBD"/>
    <w:rsid w:val="008B5700"/>
    <w:rsid w:val="008B6804"/>
    <w:rsid w:val="008C1495"/>
    <w:rsid w:val="008C4160"/>
    <w:rsid w:val="008C49A5"/>
    <w:rsid w:val="008C580D"/>
    <w:rsid w:val="008C6336"/>
    <w:rsid w:val="008D09E4"/>
    <w:rsid w:val="008D26DF"/>
    <w:rsid w:val="008D3679"/>
    <w:rsid w:val="008D3A53"/>
    <w:rsid w:val="008D4682"/>
    <w:rsid w:val="008D5A77"/>
    <w:rsid w:val="008E28C4"/>
    <w:rsid w:val="008E306A"/>
    <w:rsid w:val="008E40ED"/>
    <w:rsid w:val="008E41A9"/>
    <w:rsid w:val="008E4581"/>
    <w:rsid w:val="008E4634"/>
    <w:rsid w:val="008E4CD4"/>
    <w:rsid w:val="008E6383"/>
    <w:rsid w:val="008E648D"/>
    <w:rsid w:val="008E6CAC"/>
    <w:rsid w:val="008E6E52"/>
    <w:rsid w:val="008F1875"/>
    <w:rsid w:val="008F19F3"/>
    <w:rsid w:val="008F6886"/>
    <w:rsid w:val="00901120"/>
    <w:rsid w:val="00901D85"/>
    <w:rsid w:val="00902094"/>
    <w:rsid w:val="00903B78"/>
    <w:rsid w:val="009047CF"/>
    <w:rsid w:val="009049AB"/>
    <w:rsid w:val="00905904"/>
    <w:rsid w:val="00905BD6"/>
    <w:rsid w:val="00906160"/>
    <w:rsid w:val="00910619"/>
    <w:rsid w:val="00910886"/>
    <w:rsid w:val="00913E6D"/>
    <w:rsid w:val="00917306"/>
    <w:rsid w:val="009213A8"/>
    <w:rsid w:val="0092177B"/>
    <w:rsid w:val="00921831"/>
    <w:rsid w:val="009233CB"/>
    <w:rsid w:val="00923827"/>
    <w:rsid w:val="0092475F"/>
    <w:rsid w:val="00925A23"/>
    <w:rsid w:val="00931F9B"/>
    <w:rsid w:val="00932779"/>
    <w:rsid w:val="00932CEA"/>
    <w:rsid w:val="00932FD6"/>
    <w:rsid w:val="0093462A"/>
    <w:rsid w:val="009348B0"/>
    <w:rsid w:val="00934B87"/>
    <w:rsid w:val="00935B90"/>
    <w:rsid w:val="0093760E"/>
    <w:rsid w:val="0094008E"/>
    <w:rsid w:val="0094245A"/>
    <w:rsid w:val="00943975"/>
    <w:rsid w:val="00946049"/>
    <w:rsid w:val="009504F3"/>
    <w:rsid w:val="00950805"/>
    <w:rsid w:val="009519B1"/>
    <w:rsid w:val="00951D86"/>
    <w:rsid w:val="00952564"/>
    <w:rsid w:val="00952C80"/>
    <w:rsid w:val="009541AB"/>
    <w:rsid w:val="0095510F"/>
    <w:rsid w:val="009556CD"/>
    <w:rsid w:val="00955D6F"/>
    <w:rsid w:val="00956B63"/>
    <w:rsid w:val="00957C27"/>
    <w:rsid w:val="0096018A"/>
    <w:rsid w:val="009610A3"/>
    <w:rsid w:val="00967274"/>
    <w:rsid w:val="00967F70"/>
    <w:rsid w:val="009703E6"/>
    <w:rsid w:val="009712A1"/>
    <w:rsid w:val="00972244"/>
    <w:rsid w:val="00972FAB"/>
    <w:rsid w:val="009747BE"/>
    <w:rsid w:val="00975663"/>
    <w:rsid w:val="00975C81"/>
    <w:rsid w:val="009768B9"/>
    <w:rsid w:val="00976F9A"/>
    <w:rsid w:val="00977347"/>
    <w:rsid w:val="00980245"/>
    <w:rsid w:val="0098295D"/>
    <w:rsid w:val="009852D9"/>
    <w:rsid w:val="009910F2"/>
    <w:rsid w:val="009925BD"/>
    <w:rsid w:val="00992761"/>
    <w:rsid w:val="00994CD0"/>
    <w:rsid w:val="00994E70"/>
    <w:rsid w:val="009964A8"/>
    <w:rsid w:val="009A09E1"/>
    <w:rsid w:val="009A0F0A"/>
    <w:rsid w:val="009A2F30"/>
    <w:rsid w:val="009A3BE9"/>
    <w:rsid w:val="009A490A"/>
    <w:rsid w:val="009A62FF"/>
    <w:rsid w:val="009A7963"/>
    <w:rsid w:val="009B06D5"/>
    <w:rsid w:val="009B1413"/>
    <w:rsid w:val="009B32C9"/>
    <w:rsid w:val="009B37AF"/>
    <w:rsid w:val="009B564C"/>
    <w:rsid w:val="009B6FB3"/>
    <w:rsid w:val="009C0234"/>
    <w:rsid w:val="009C0610"/>
    <w:rsid w:val="009C0ADA"/>
    <w:rsid w:val="009C32EF"/>
    <w:rsid w:val="009C4C48"/>
    <w:rsid w:val="009C5847"/>
    <w:rsid w:val="009C5BD1"/>
    <w:rsid w:val="009C7A02"/>
    <w:rsid w:val="009D1E11"/>
    <w:rsid w:val="009D1E63"/>
    <w:rsid w:val="009D312A"/>
    <w:rsid w:val="009D3972"/>
    <w:rsid w:val="009D39E2"/>
    <w:rsid w:val="009D44EE"/>
    <w:rsid w:val="009D57F4"/>
    <w:rsid w:val="009D755E"/>
    <w:rsid w:val="009D7A21"/>
    <w:rsid w:val="009E0C62"/>
    <w:rsid w:val="009E11FD"/>
    <w:rsid w:val="009E3040"/>
    <w:rsid w:val="009E4288"/>
    <w:rsid w:val="009E447E"/>
    <w:rsid w:val="009E45B2"/>
    <w:rsid w:val="009E4880"/>
    <w:rsid w:val="009E4B50"/>
    <w:rsid w:val="009E591A"/>
    <w:rsid w:val="009E5FC1"/>
    <w:rsid w:val="009E62D8"/>
    <w:rsid w:val="009F1315"/>
    <w:rsid w:val="009F1F4A"/>
    <w:rsid w:val="009F3253"/>
    <w:rsid w:val="009F39FA"/>
    <w:rsid w:val="009F4021"/>
    <w:rsid w:val="009F4D04"/>
    <w:rsid w:val="009F58B0"/>
    <w:rsid w:val="009F645F"/>
    <w:rsid w:val="009F68C8"/>
    <w:rsid w:val="00A00B3A"/>
    <w:rsid w:val="00A03815"/>
    <w:rsid w:val="00A03E2F"/>
    <w:rsid w:val="00A057EF"/>
    <w:rsid w:val="00A068BA"/>
    <w:rsid w:val="00A07153"/>
    <w:rsid w:val="00A07334"/>
    <w:rsid w:val="00A07368"/>
    <w:rsid w:val="00A10302"/>
    <w:rsid w:val="00A10A2E"/>
    <w:rsid w:val="00A11182"/>
    <w:rsid w:val="00A11588"/>
    <w:rsid w:val="00A14821"/>
    <w:rsid w:val="00A15C32"/>
    <w:rsid w:val="00A16EA0"/>
    <w:rsid w:val="00A16F56"/>
    <w:rsid w:val="00A23980"/>
    <w:rsid w:val="00A23DF4"/>
    <w:rsid w:val="00A24E61"/>
    <w:rsid w:val="00A254BD"/>
    <w:rsid w:val="00A254DA"/>
    <w:rsid w:val="00A25A8A"/>
    <w:rsid w:val="00A325C1"/>
    <w:rsid w:val="00A3385F"/>
    <w:rsid w:val="00A33BDE"/>
    <w:rsid w:val="00A34193"/>
    <w:rsid w:val="00A34582"/>
    <w:rsid w:val="00A35239"/>
    <w:rsid w:val="00A363A0"/>
    <w:rsid w:val="00A3799F"/>
    <w:rsid w:val="00A37F0A"/>
    <w:rsid w:val="00A423E6"/>
    <w:rsid w:val="00A42525"/>
    <w:rsid w:val="00A45777"/>
    <w:rsid w:val="00A45C44"/>
    <w:rsid w:val="00A50471"/>
    <w:rsid w:val="00A5483F"/>
    <w:rsid w:val="00A54C45"/>
    <w:rsid w:val="00A55FA5"/>
    <w:rsid w:val="00A56B8E"/>
    <w:rsid w:val="00A6018F"/>
    <w:rsid w:val="00A60CAB"/>
    <w:rsid w:val="00A61605"/>
    <w:rsid w:val="00A62013"/>
    <w:rsid w:val="00A623F3"/>
    <w:rsid w:val="00A624BB"/>
    <w:rsid w:val="00A6398E"/>
    <w:rsid w:val="00A67532"/>
    <w:rsid w:val="00A677C6"/>
    <w:rsid w:val="00A71C50"/>
    <w:rsid w:val="00A73235"/>
    <w:rsid w:val="00A73C4C"/>
    <w:rsid w:val="00A75C9A"/>
    <w:rsid w:val="00A76513"/>
    <w:rsid w:val="00A808B2"/>
    <w:rsid w:val="00A8153C"/>
    <w:rsid w:val="00A8451B"/>
    <w:rsid w:val="00A846F6"/>
    <w:rsid w:val="00A85586"/>
    <w:rsid w:val="00A8587B"/>
    <w:rsid w:val="00A9245C"/>
    <w:rsid w:val="00A9468C"/>
    <w:rsid w:val="00A97D40"/>
    <w:rsid w:val="00AA06F9"/>
    <w:rsid w:val="00AA1D0E"/>
    <w:rsid w:val="00AA283A"/>
    <w:rsid w:val="00AA3ADD"/>
    <w:rsid w:val="00AA4BD1"/>
    <w:rsid w:val="00AA576C"/>
    <w:rsid w:val="00AA71E7"/>
    <w:rsid w:val="00AA75F4"/>
    <w:rsid w:val="00AB4599"/>
    <w:rsid w:val="00AB573A"/>
    <w:rsid w:val="00AB6DF3"/>
    <w:rsid w:val="00AC0778"/>
    <w:rsid w:val="00AC0E9C"/>
    <w:rsid w:val="00AC31DF"/>
    <w:rsid w:val="00AC5D77"/>
    <w:rsid w:val="00AC699F"/>
    <w:rsid w:val="00AC71C7"/>
    <w:rsid w:val="00AC736D"/>
    <w:rsid w:val="00AD173C"/>
    <w:rsid w:val="00AD1D0A"/>
    <w:rsid w:val="00AD34DA"/>
    <w:rsid w:val="00AD46AC"/>
    <w:rsid w:val="00AD6359"/>
    <w:rsid w:val="00AE05CC"/>
    <w:rsid w:val="00AE2D33"/>
    <w:rsid w:val="00AE4960"/>
    <w:rsid w:val="00AE4EFC"/>
    <w:rsid w:val="00AF02A8"/>
    <w:rsid w:val="00AF07FF"/>
    <w:rsid w:val="00AF3031"/>
    <w:rsid w:val="00AF55D4"/>
    <w:rsid w:val="00AF580E"/>
    <w:rsid w:val="00AF6BF8"/>
    <w:rsid w:val="00AF74F2"/>
    <w:rsid w:val="00B00890"/>
    <w:rsid w:val="00B0107F"/>
    <w:rsid w:val="00B0138E"/>
    <w:rsid w:val="00B04A2E"/>
    <w:rsid w:val="00B0528E"/>
    <w:rsid w:val="00B05657"/>
    <w:rsid w:val="00B065F8"/>
    <w:rsid w:val="00B07473"/>
    <w:rsid w:val="00B104A7"/>
    <w:rsid w:val="00B10DC1"/>
    <w:rsid w:val="00B111EE"/>
    <w:rsid w:val="00B1174F"/>
    <w:rsid w:val="00B11A37"/>
    <w:rsid w:val="00B125A9"/>
    <w:rsid w:val="00B13E4E"/>
    <w:rsid w:val="00B14187"/>
    <w:rsid w:val="00B15C43"/>
    <w:rsid w:val="00B16A29"/>
    <w:rsid w:val="00B1792B"/>
    <w:rsid w:val="00B17FE6"/>
    <w:rsid w:val="00B21A07"/>
    <w:rsid w:val="00B2274A"/>
    <w:rsid w:val="00B22E2E"/>
    <w:rsid w:val="00B22FBA"/>
    <w:rsid w:val="00B23A8E"/>
    <w:rsid w:val="00B248EF"/>
    <w:rsid w:val="00B26466"/>
    <w:rsid w:val="00B26D3E"/>
    <w:rsid w:val="00B270CC"/>
    <w:rsid w:val="00B30AD4"/>
    <w:rsid w:val="00B3128E"/>
    <w:rsid w:val="00B32367"/>
    <w:rsid w:val="00B332B6"/>
    <w:rsid w:val="00B336F5"/>
    <w:rsid w:val="00B339CD"/>
    <w:rsid w:val="00B34E08"/>
    <w:rsid w:val="00B409C8"/>
    <w:rsid w:val="00B4160E"/>
    <w:rsid w:val="00B41F79"/>
    <w:rsid w:val="00B42EC9"/>
    <w:rsid w:val="00B47178"/>
    <w:rsid w:val="00B50667"/>
    <w:rsid w:val="00B5262A"/>
    <w:rsid w:val="00B54B2F"/>
    <w:rsid w:val="00B55204"/>
    <w:rsid w:val="00B6015F"/>
    <w:rsid w:val="00B6304E"/>
    <w:rsid w:val="00B63CE6"/>
    <w:rsid w:val="00B64E17"/>
    <w:rsid w:val="00B6799C"/>
    <w:rsid w:val="00B70B37"/>
    <w:rsid w:val="00B71082"/>
    <w:rsid w:val="00B71B28"/>
    <w:rsid w:val="00B72C23"/>
    <w:rsid w:val="00B74743"/>
    <w:rsid w:val="00B74EA3"/>
    <w:rsid w:val="00B755F3"/>
    <w:rsid w:val="00B7728D"/>
    <w:rsid w:val="00B77F58"/>
    <w:rsid w:val="00B86267"/>
    <w:rsid w:val="00B87CD2"/>
    <w:rsid w:val="00B916B6"/>
    <w:rsid w:val="00B921B0"/>
    <w:rsid w:val="00B92BD0"/>
    <w:rsid w:val="00B93405"/>
    <w:rsid w:val="00B93A49"/>
    <w:rsid w:val="00B94ED8"/>
    <w:rsid w:val="00B96DD4"/>
    <w:rsid w:val="00BA0D4A"/>
    <w:rsid w:val="00BA110D"/>
    <w:rsid w:val="00BA1AFC"/>
    <w:rsid w:val="00BA2006"/>
    <w:rsid w:val="00BA4B32"/>
    <w:rsid w:val="00BA7DEF"/>
    <w:rsid w:val="00BB0176"/>
    <w:rsid w:val="00BB116E"/>
    <w:rsid w:val="00BB1376"/>
    <w:rsid w:val="00BB1790"/>
    <w:rsid w:val="00BB22CB"/>
    <w:rsid w:val="00BB2C25"/>
    <w:rsid w:val="00BB2C36"/>
    <w:rsid w:val="00BB4E69"/>
    <w:rsid w:val="00BB5A1B"/>
    <w:rsid w:val="00BB68E3"/>
    <w:rsid w:val="00BB7198"/>
    <w:rsid w:val="00BB76D3"/>
    <w:rsid w:val="00BC1707"/>
    <w:rsid w:val="00BC24B1"/>
    <w:rsid w:val="00BC56E3"/>
    <w:rsid w:val="00BC5A72"/>
    <w:rsid w:val="00BC5E30"/>
    <w:rsid w:val="00BD0CF0"/>
    <w:rsid w:val="00BD0E57"/>
    <w:rsid w:val="00BD14D0"/>
    <w:rsid w:val="00BD6BB5"/>
    <w:rsid w:val="00BE152A"/>
    <w:rsid w:val="00BE16C0"/>
    <w:rsid w:val="00BE1727"/>
    <w:rsid w:val="00BE60C0"/>
    <w:rsid w:val="00BE634B"/>
    <w:rsid w:val="00BE6F84"/>
    <w:rsid w:val="00BE761E"/>
    <w:rsid w:val="00BE7FBB"/>
    <w:rsid w:val="00BF45F8"/>
    <w:rsid w:val="00BF4A03"/>
    <w:rsid w:val="00BF4B23"/>
    <w:rsid w:val="00BF6477"/>
    <w:rsid w:val="00BF649A"/>
    <w:rsid w:val="00BF6D89"/>
    <w:rsid w:val="00BF7EA2"/>
    <w:rsid w:val="00C013E2"/>
    <w:rsid w:val="00C03434"/>
    <w:rsid w:val="00C03D65"/>
    <w:rsid w:val="00C03D76"/>
    <w:rsid w:val="00C03FD3"/>
    <w:rsid w:val="00C06721"/>
    <w:rsid w:val="00C07222"/>
    <w:rsid w:val="00C07C7B"/>
    <w:rsid w:val="00C07E0A"/>
    <w:rsid w:val="00C07E81"/>
    <w:rsid w:val="00C1109B"/>
    <w:rsid w:val="00C1140B"/>
    <w:rsid w:val="00C11D2D"/>
    <w:rsid w:val="00C12002"/>
    <w:rsid w:val="00C1260D"/>
    <w:rsid w:val="00C12E28"/>
    <w:rsid w:val="00C12FA4"/>
    <w:rsid w:val="00C130DE"/>
    <w:rsid w:val="00C14507"/>
    <w:rsid w:val="00C146A8"/>
    <w:rsid w:val="00C15556"/>
    <w:rsid w:val="00C15D20"/>
    <w:rsid w:val="00C17ADD"/>
    <w:rsid w:val="00C21BEA"/>
    <w:rsid w:val="00C2281C"/>
    <w:rsid w:val="00C246B2"/>
    <w:rsid w:val="00C24EDD"/>
    <w:rsid w:val="00C259BE"/>
    <w:rsid w:val="00C3001E"/>
    <w:rsid w:val="00C3010A"/>
    <w:rsid w:val="00C305AE"/>
    <w:rsid w:val="00C31126"/>
    <w:rsid w:val="00C318BE"/>
    <w:rsid w:val="00C32348"/>
    <w:rsid w:val="00C3414F"/>
    <w:rsid w:val="00C35964"/>
    <w:rsid w:val="00C41397"/>
    <w:rsid w:val="00C41BAF"/>
    <w:rsid w:val="00C4263C"/>
    <w:rsid w:val="00C42721"/>
    <w:rsid w:val="00C4303B"/>
    <w:rsid w:val="00C46126"/>
    <w:rsid w:val="00C504E9"/>
    <w:rsid w:val="00C51243"/>
    <w:rsid w:val="00C5219A"/>
    <w:rsid w:val="00C529E8"/>
    <w:rsid w:val="00C52C22"/>
    <w:rsid w:val="00C54866"/>
    <w:rsid w:val="00C57CA2"/>
    <w:rsid w:val="00C57FC0"/>
    <w:rsid w:val="00C60935"/>
    <w:rsid w:val="00C61EB9"/>
    <w:rsid w:val="00C62799"/>
    <w:rsid w:val="00C62D33"/>
    <w:rsid w:val="00C62E57"/>
    <w:rsid w:val="00C64D3A"/>
    <w:rsid w:val="00C66A06"/>
    <w:rsid w:val="00C702B7"/>
    <w:rsid w:val="00C7056C"/>
    <w:rsid w:val="00C71604"/>
    <w:rsid w:val="00C7217C"/>
    <w:rsid w:val="00C7280A"/>
    <w:rsid w:val="00C73415"/>
    <w:rsid w:val="00C73511"/>
    <w:rsid w:val="00C735EE"/>
    <w:rsid w:val="00C73D8F"/>
    <w:rsid w:val="00C74A9D"/>
    <w:rsid w:val="00C75113"/>
    <w:rsid w:val="00C7638B"/>
    <w:rsid w:val="00C809A0"/>
    <w:rsid w:val="00C809C6"/>
    <w:rsid w:val="00C80F9C"/>
    <w:rsid w:val="00C8140C"/>
    <w:rsid w:val="00C81938"/>
    <w:rsid w:val="00C85983"/>
    <w:rsid w:val="00C86B71"/>
    <w:rsid w:val="00C91A3A"/>
    <w:rsid w:val="00C92030"/>
    <w:rsid w:val="00C9252B"/>
    <w:rsid w:val="00C9254F"/>
    <w:rsid w:val="00C92BBD"/>
    <w:rsid w:val="00C93815"/>
    <w:rsid w:val="00C9407C"/>
    <w:rsid w:val="00C95FAD"/>
    <w:rsid w:val="00C973B3"/>
    <w:rsid w:val="00CA03E2"/>
    <w:rsid w:val="00CA1299"/>
    <w:rsid w:val="00CA4DBF"/>
    <w:rsid w:val="00CB026D"/>
    <w:rsid w:val="00CB1286"/>
    <w:rsid w:val="00CB649D"/>
    <w:rsid w:val="00CB66D2"/>
    <w:rsid w:val="00CB70B6"/>
    <w:rsid w:val="00CC0B3D"/>
    <w:rsid w:val="00CC15EC"/>
    <w:rsid w:val="00CC23C0"/>
    <w:rsid w:val="00CC291E"/>
    <w:rsid w:val="00CC334F"/>
    <w:rsid w:val="00CC4F65"/>
    <w:rsid w:val="00CC5F0E"/>
    <w:rsid w:val="00CC6897"/>
    <w:rsid w:val="00CC6FBE"/>
    <w:rsid w:val="00CC70BB"/>
    <w:rsid w:val="00CD07E5"/>
    <w:rsid w:val="00CD163C"/>
    <w:rsid w:val="00CD3DBC"/>
    <w:rsid w:val="00CD4397"/>
    <w:rsid w:val="00CD45BF"/>
    <w:rsid w:val="00CD644A"/>
    <w:rsid w:val="00CD708C"/>
    <w:rsid w:val="00CD7E13"/>
    <w:rsid w:val="00CE0311"/>
    <w:rsid w:val="00CE0884"/>
    <w:rsid w:val="00CE0E4C"/>
    <w:rsid w:val="00CE18F4"/>
    <w:rsid w:val="00CE339C"/>
    <w:rsid w:val="00CE3C0D"/>
    <w:rsid w:val="00CE3D32"/>
    <w:rsid w:val="00CE417F"/>
    <w:rsid w:val="00CE44E7"/>
    <w:rsid w:val="00CE784F"/>
    <w:rsid w:val="00CF0AA5"/>
    <w:rsid w:val="00CF1042"/>
    <w:rsid w:val="00CF21FE"/>
    <w:rsid w:val="00CF4065"/>
    <w:rsid w:val="00CF4A8D"/>
    <w:rsid w:val="00CF54E1"/>
    <w:rsid w:val="00CF6002"/>
    <w:rsid w:val="00CF642D"/>
    <w:rsid w:val="00CF7037"/>
    <w:rsid w:val="00D0083B"/>
    <w:rsid w:val="00D02063"/>
    <w:rsid w:val="00D02764"/>
    <w:rsid w:val="00D02DB2"/>
    <w:rsid w:val="00D03025"/>
    <w:rsid w:val="00D03515"/>
    <w:rsid w:val="00D036F1"/>
    <w:rsid w:val="00D037EB"/>
    <w:rsid w:val="00D03BDB"/>
    <w:rsid w:val="00D05136"/>
    <w:rsid w:val="00D061BA"/>
    <w:rsid w:val="00D07578"/>
    <w:rsid w:val="00D10418"/>
    <w:rsid w:val="00D11420"/>
    <w:rsid w:val="00D11CC1"/>
    <w:rsid w:val="00D12495"/>
    <w:rsid w:val="00D21F18"/>
    <w:rsid w:val="00D26FB0"/>
    <w:rsid w:val="00D303E0"/>
    <w:rsid w:val="00D30660"/>
    <w:rsid w:val="00D30CAF"/>
    <w:rsid w:val="00D31DAA"/>
    <w:rsid w:val="00D32B6D"/>
    <w:rsid w:val="00D33708"/>
    <w:rsid w:val="00D33BB2"/>
    <w:rsid w:val="00D3560E"/>
    <w:rsid w:val="00D36545"/>
    <w:rsid w:val="00D36CCA"/>
    <w:rsid w:val="00D41897"/>
    <w:rsid w:val="00D43286"/>
    <w:rsid w:val="00D44F0D"/>
    <w:rsid w:val="00D472D8"/>
    <w:rsid w:val="00D50F70"/>
    <w:rsid w:val="00D52934"/>
    <w:rsid w:val="00D53B48"/>
    <w:rsid w:val="00D540C8"/>
    <w:rsid w:val="00D546EF"/>
    <w:rsid w:val="00D54981"/>
    <w:rsid w:val="00D54B59"/>
    <w:rsid w:val="00D57EC7"/>
    <w:rsid w:val="00D601E8"/>
    <w:rsid w:val="00D61509"/>
    <w:rsid w:val="00D62ED4"/>
    <w:rsid w:val="00D63055"/>
    <w:rsid w:val="00D6308F"/>
    <w:rsid w:val="00D63525"/>
    <w:rsid w:val="00D66011"/>
    <w:rsid w:val="00D6639F"/>
    <w:rsid w:val="00D66A6C"/>
    <w:rsid w:val="00D66B76"/>
    <w:rsid w:val="00D675D4"/>
    <w:rsid w:val="00D678F7"/>
    <w:rsid w:val="00D70F42"/>
    <w:rsid w:val="00D70FA3"/>
    <w:rsid w:val="00D71076"/>
    <w:rsid w:val="00D721A4"/>
    <w:rsid w:val="00D73D84"/>
    <w:rsid w:val="00D74A1C"/>
    <w:rsid w:val="00D75262"/>
    <w:rsid w:val="00D75A62"/>
    <w:rsid w:val="00D75AA1"/>
    <w:rsid w:val="00D75BCB"/>
    <w:rsid w:val="00D76EBD"/>
    <w:rsid w:val="00D80059"/>
    <w:rsid w:val="00D8096D"/>
    <w:rsid w:val="00D833C4"/>
    <w:rsid w:val="00D86720"/>
    <w:rsid w:val="00D87DAF"/>
    <w:rsid w:val="00D90413"/>
    <w:rsid w:val="00D909A6"/>
    <w:rsid w:val="00D91D67"/>
    <w:rsid w:val="00D92E4E"/>
    <w:rsid w:val="00D95887"/>
    <w:rsid w:val="00D9602C"/>
    <w:rsid w:val="00DA0DB8"/>
    <w:rsid w:val="00DA103F"/>
    <w:rsid w:val="00DA1969"/>
    <w:rsid w:val="00DA1D51"/>
    <w:rsid w:val="00DA3C55"/>
    <w:rsid w:val="00DA4584"/>
    <w:rsid w:val="00DA6F65"/>
    <w:rsid w:val="00DA7A6F"/>
    <w:rsid w:val="00DB25A4"/>
    <w:rsid w:val="00DB408C"/>
    <w:rsid w:val="00DB5AA5"/>
    <w:rsid w:val="00DB66C4"/>
    <w:rsid w:val="00DB6A6F"/>
    <w:rsid w:val="00DC1A2D"/>
    <w:rsid w:val="00DC3328"/>
    <w:rsid w:val="00DC36B4"/>
    <w:rsid w:val="00DC3A6F"/>
    <w:rsid w:val="00DC4466"/>
    <w:rsid w:val="00DC4644"/>
    <w:rsid w:val="00DC4724"/>
    <w:rsid w:val="00DC533E"/>
    <w:rsid w:val="00DC5CA0"/>
    <w:rsid w:val="00DC6C9F"/>
    <w:rsid w:val="00DC7990"/>
    <w:rsid w:val="00DD5B2F"/>
    <w:rsid w:val="00DD5DCB"/>
    <w:rsid w:val="00DE20F8"/>
    <w:rsid w:val="00DE5C28"/>
    <w:rsid w:val="00DF3F71"/>
    <w:rsid w:val="00DF61A8"/>
    <w:rsid w:val="00DF656B"/>
    <w:rsid w:val="00E022E9"/>
    <w:rsid w:val="00E029D5"/>
    <w:rsid w:val="00E04052"/>
    <w:rsid w:val="00E045D0"/>
    <w:rsid w:val="00E047FA"/>
    <w:rsid w:val="00E048A6"/>
    <w:rsid w:val="00E04B17"/>
    <w:rsid w:val="00E123FB"/>
    <w:rsid w:val="00E127DB"/>
    <w:rsid w:val="00E14385"/>
    <w:rsid w:val="00E14501"/>
    <w:rsid w:val="00E159DC"/>
    <w:rsid w:val="00E16D8B"/>
    <w:rsid w:val="00E16DEC"/>
    <w:rsid w:val="00E20C62"/>
    <w:rsid w:val="00E256CA"/>
    <w:rsid w:val="00E30208"/>
    <w:rsid w:val="00E302ED"/>
    <w:rsid w:val="00E30EAA"/>
    <w:rsid w:val="00E3149B"/>
    <w:rsid w:val="00E3332D"/>
    <w:rsid w:val="00E4000A"/>
    <w:rsid w:val="00E426FC"/>
    <w:rsid w:val="00E45B30"/>
    <w:rsid w:val="00E46558"/>
    <w:rsid w:val="00E46730"/>
    <w:rsid w:val="00E46D34"/>
    <w:rsid w:val="00E470BF"/>
    <w:rsid w:val="00E55BFB"/>
    <w:rsid w:val="00E567EA"/>
    <w:rsid w:val="00E56ADD"/>
    <w:rsid w:val="00E56B30"/>
    <w:rsid w:val="00E56D89"/>
    <w:rsid w:val="00E56FD9"/>
    <w:rsid w:val="00E57648"/>
    <w:rsid w:val="00E62906"/>
    <w:rsid w:val="00E62D24"/>
    <w:rsid w:val="00E65722"/>
    <w:rsid w:val="00E67388"/>
    <w:rsid w:val="00E67578"/>
    <w:rsid w:val="00E67D8D"/>
    <w:rsid w:val="00E70951"/>
    <w:rsid w:val="00E71266"/>
    <w:rsid w:val="00E72A0A"/>
    <w:rsid w:val="00E73F1A"/>
    <w:rsid w:val="00E74B98"/>
    <w:rsid w:val="00E75821"/>
    <w:rsid w:val="00E75914"/>
    <w:rsid w:val="00E77300"/>
    <w:rsid w:val="00E82ED7"/>
    <w:rsid w:val="00E84276"/>
    <w:rsid w:val="00E86487"/>
    <w:rsid w:val="00E87566"/>
    <w:rsid w:val="00E87CD1"/>
    <w:rsid w:val="00E9057A"/>
    <w:rsid w:val="00E90F98"/>
    <w:rsid w:val="00E917EB"/>
    <w:rsid w:val="00E93FA2"/>
    <w:rsid w:val="00E968B4"/>
    <w:rsid w:val="00E9738F"/>
    <w:rsid w:val="00E9788C"/>
    <w:rsid w:val="00E97D19"/>
    <w:rsid w:val="00EA0D4F"/>
    <w:rsid w:val="00EA1BB8"/>
    <w:rsid w:val="00EA36F5"/>
    <w:rsid w:val="00EA407A"/>
    <w:rsid w:val="00EA447B"/>
    <w:rsid w:val="00EA5652"/>
    <w:rsid w:val="00EA5901"/>
    <w:rsid w:val="00EA7E6D"/>
    <w:rsid w:val="00EB006B"/>
    <w:rsid w:val="00EB05E8"/>
    <w:rsid w:val="00EB0F30"/>
    <w:rsid w:val="00EB23B7"/>
    <w:rsid w:val="00EB2E43"/>
    <w:rsid w:val="00EB44E2"/>
    <w:rsid w:val="00EB4D8F"/>
    <w:rsid w:val="00EB5862"/>
    <w:rsid w:val="00EB6D1C"/>
    <w:rsid w:val="00EB78B7"/>
    <w:rsid w:val="00EC3565"/>
    <w:rsid w:val="00EC53B6"/>
    <w:rsid w:val="00EC6187"/>
    <w:rsid w:val="00EC7379"/>
    <w:rsid w:val="00ED0ADD"/>
    <w:rsid w:val="00ED1BAB"/>
    <w:rsid w:val="00ED227E"/>
    <w:rsid w:val="00ED2A21"/>
    <w:rsid w:val="00ED3134"/>
    <w:rsid w:val="00ED3AA5"/>
    <w:rsid w:val="00ED5B7A"/>
    <w:rsid w:val="00ED6643"/>
    <w:rsid w:val="00ED6FA5"/>
    <w:rsid w:val="00EE00D0"/>
    <w:rsid w:val="00EE0ECD"/>
    <w:rsid w:val="00EE225D"/>
    <w:rsid w:val="00EE3261"/>
    <w:rsid w:val="00EE3A88"/>
    <w:rsid w:val="00EE415A"/>
    <w:rsid w:val="00EE5634"/>
    <w:rsid w:val="00EE6B83"/>
    <w:rsid w:val="00EE6BAB"/>
    <w:rsid w:val="00EF10A5"/>
    <w:rsid w:val="00EF4BA1"/>
    <w:rsid w:val="00EF4ED0"/>
    <w:rsid w:val="00F00282"/>
    <w:rsid w:val="00F018FD"/>
    <w:rsid w:val="00F01DDE"/>
    <w:rsid w:val="00F02C6F"/>
    <w:rsid w:val="00F043D1"/>
    <w:rsid w:val="00F04EFB"/>
    <w:rsid w:val="00F059F8"/>
    <w:rsid w:val="00F0654C"/>
    <w:rsid w:val="00F06D07"/>
    <w:rsid w:val="00F11565"/>
    <w:rsid w:val="00F117E1"/>
    <w:rsid w:val="00F11C10"/>
    <w:rsid w:val="00F11EB0"/>
    <w:rsid w:val="00F1403E"/>
    <w:rsid w:val="00F14996"/>
    <w:rsid w:val="00F15383"/>
    <w:rsid w:val="00F15D6C"/>
    <w:rsid w:val="00F16E92"/>
    <w:rsid w:val="00F20551"/>
    <w:rsid w:val="00F207E2"/>
    <w:rsid w:val="00F20E57"/>
    <w:rsid w:val="00F23C7B"/>
    <w:rsid w:val="00F23FE5"/>
    <w:rsid w:val="00F24CEA"/>
    <w:rsid w:val="00F25B70"/>
    <w:rsid w:val="00F2661D"/>
    <w:rsid w:val="00F26913"/>
    <w:rsid w:val="00F27127"/>
    <w:rsid w:val="00F3041A"/>
    <w:rsid w:val="00F321DD"/>
    <w:rsid w:val="00F32CFB"/>
    <w:rsid w:val="00F3662D"/>
    <w:rsid w:val="00F36CC5"/>
    <w:rsid w:val="00F36F68"/>
    <w:rsid w:val="00F37DA5"/>
    <w:rsid w:val="00F4005C"/>
    <w:rsid w:val="00F405D0"/>
    <w:rsid w:val="00F40919"/>
    <w:rsid w:val="00F4484B"/>
    <w:rsid w:val="00F44DF4"/>
    <w:rsid w:val="00F46245"/>
    <w:rsid w:val="00F468EF"/>
    <w:rsid w:val="00F46B0B"/>
    <w:rsid w:val="00F46B42"/>
    <w:rsid w:val="00F46B89"/>
    <w:rsid w:val="00F503A3"/>
    <w:rsid w:val="00F510C3"/>
    <w:rsid w:val="00F5183A"/>
    <w:rsid w:val="00F51A2B"/>
    <w:rsid w:val="00F53C0F"/>
    <w:rsid w:val="00F54317"/>
    <w:rsid w:val="00F556FE"/>
    <w:rsid w:val="00F5786F"/>
    <w:rsid w:val="00F57CA6"/>
    <w:rsid w:val="00F604B9"/>
    <w:rsid w:val="00F612C8"/>
    <w:rsid w:val="00F620B0"/>
    <w:rsid w:val="00F622BF"/>
    <w:rsid w:val="00F631EE"/>
    <w:rsid w:val="00F63F80"/>
    <w:rsid w:val="00F64C8D"/>
    <w:rsid w:val="00F6577C"/>
    <w:rsid w:val="00F65819"/>
    <w:rsid w:val="00F66F4D"/>
    <w:rsid w:val="00F67D62"/>
    <w:rsid w:val="00F70897"/>
    <w:rsid w:val="00F718A9"/>
    <w:rsid w:val="00F72F3B"/>
    <w:rsid w:val="00F73067"/>
    <w:rsid w:val="00F73EDD"/>
    <w:rsid w:val="00F743BA"/>
    <w:rsid w:val="00F756FD"/>
    <w:rsid w:val="00F75CFE"/>
    <w:rsid w:val="00F770D9"/>
    <w:rsid w:val="00F773A1"/>
    <w:rsid w:val="00F77CC2"/>
    <w:rsid w:val="00F80106"/>
    <w:rsid w:val="00F829C9"/>
    <w:rsid w:val="00F83B4C"/>
    <w:rsid w:val="00F83CCA"/>
    <w:rsid w:val="00F83F91"/>
    <w:rsid w:val="00F8502F"/>
    <w:rsid w:val="00F850FB"/>
    <w:rsid w:val="00F879CA"/>
    <w:rsid w:val="00F90D59"/>
    <w:rsid w:val="00F9246C"/>
    <w:rsid w:val="00F96C47"/>
    <w:rsid w:val="00FA0F73"/>
    <w:rsid w:val="00FA14A3"/>
    <w:rsid w:val="00FA22EA"/>
    <w:rsid w:val="00FA31A5"/>
    <w:rsid w:val="00FA4107"/>
    <w:rsid w:val="00FA441C"/>
    <w:rsid w:val="00FA4FEA"/>
    <w:rsid w:val="00FA64DE"/>
    <w:rsid w:val="00FA66EF"/>
    <w:rsid w:val="00FA6E90"/>
    <w:rsid w:val="00FA79ED"/>
    <w:rsid w:val="00FB07FE"/>
    <w:rsid w:val="00FB29A7"/>
    <w:rsid w:val="00FB45C2"/>
    <w:rsid w:val="00FB4A9E"/>
    <w:rsid w:val="00FB54E6"/>
    <w:rsid w:val="00FB5C1C"/>
    <w:rsid w:val="00FB5C45"/>
    <w:rsid w:val="00FB632D"/>
    <w:rsid w:val="00FB68B6"/>
    <w:rsid w:val="00FB729D"/>
    <w:rsid w:val="00FB76F4"/>
    <w:rsid w:val="00FB7ED6"/>
    <w:rsid w:val="00FB7F2C"/>
    <w:rsid w:val="00FC2875"/>
    <w:rsid w:val="00FC3922"/>
    <w:rsid w:val="00FC5284"/>
    <w:rsid w:val="00FC6EFF"/>
    <w:rsid w:val="00FC7510"/>
    <w:rsid w:val="00FC7DE6"/>
    <w:rsid w:val="00FD2C6B"/>
    <w:rsid w:val="00FD3B01"/>
    <w:rsid w:val="00FD40DE"/>
    <w:rsid w:val="00FD724B"/>
    <w:rsid w:val="00FD787B"/>
    <w:rsid w:val="00FE02AA"/>
    <w:rsid w:val="00FE2A68"/>
    <w:rsid w:val="00FE2CF2"/>
    <w:rsid w:val="00FE2ECF"/>
    <w:rsid w:val="00FE4E3E"/>
    <w:rsid w:val="00FE6421"/>
    <w:rsid w:val="00FE6E96"/>
    <w:rsid w:val="00FE7B1B"/>
    <w:rsid w:val="00FF07A4"/>
    <w:rsid w:val="00FF091E"/>
    <w:rsid w:val="00FF1A19"/>
    <w:rsid w:val="00FF409A"/>
    <w:rsid w:val="00FF6E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532015D-799B-4E0C-B4F8-A25FCB28F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3067"/>
  </w:style>
  <w:style w:type="paragraph" w:styleId="Heading1">
    <w:name w:val="heading 1"/>
    <w:basedOn w:val="Normal"/>
    <w:next w:val="Normal"/>
    <w:link w:val="Heading1Char"/>
    <w:uiPriority w:val="9"/>
    <w:qFormat/>
    <w:rsid w:val="00C7056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535C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0535CA"/>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0535C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4303B"/>
    <w:pPr>
      <w:keepNext/>
      <w:keepLines/>
      <w:spacing w:before="220" w:after="40" w:line="276" w:lineRule="auto"/>
      <w:outlineLvl w:val="4"/>
    </w:pPr>
    <w:rPr>
      <w:rFonts w:ascii="Calibri" w:eastAsia="Calibri" w:hAnsi="Calibri" w:cs="Calibri"/>
      <w:b/>
      <w:lang w:val="id-ID" w:eastAsia="id-ID"/>
    </w:rPr>
  </w:style>
  <w:style w:type="paragraph" w:styleId="Heading6">
    <w:name w:val="heading 6"/>
    <w:basedOn w:val="Normal"/>
    <w:next w:val="Normal"/>
    <w:link w:val="Heading6Char"/>
    <w:uiPriority w:val="9"/>
    <w:semiHidden/>
    <w:unhideWhenUsed/>
    <w:qFormat/>
    <w:rsid w:val="00C4303B"/>
    <w:pPr>
      <w:keepNext/>
      <w:keepLines/>
      <w:spacing w:before="200" w:after="40" w:line="276" w:lineRule="auto"/>
      <w:outlineLvl w:val="5"/>
    </w:pPr>
    <w:rPr>
      <w:rFonts w:ascii="Calibri" w:eastAsia="Calibri" w:hAnsi="Calibri" w:cs="Calibri"/>
      <w:b/>
      <w:sz w:val="20"/>
      <w:szCs w:val="20"/>
      <w:lang w:val="id-ID" w:eastAsia="id-ID"/>
    </w:rPr>
  </w:style>
  <w:style w:type="paragraph" w:styleId="Heading7">
    <w:name w:val="heading 7"/>
    <w:basedOn w:val="Normal"/>
    <w:next w:val="Normal"/>
    <w:link w:val="Heading7Char"/>
    <w:uiPriority w:val="9"/>
    <w:semiHidden/>
    <w:unhideWhenUsed/>
    <w:qFormat/>
    <w:rsid w:val="00C4303B"/>
    <w:pPr>
      <w:keepNext/>
      <w:keepLines/>
      <w:spacing w:before="40" w:after="0"/>
      <w:outlineLvl w:val="6"/>
    </w:pPr>
    <w:rPr>
      <w:rFonts w:eastAsiaTheme="majorEastAsia" w:cstheme="majorBidi"/>
      <w:color w:val="595959" w:themeColor="text1" w:themeTint="A6"/>
      <w:kern w:val="2"/>
      <w:lang w:val="en-ID"/>
      <w14:ligatures w14:val="standardContextual"/>
    </w:rPr>
  </w:style>
  <w:style w:type="paragraph" w:styleId="Heading8">
    <w:name w:val="heading 8"/>
    <w:basedOn w:val="Normal"/>
    <w:next w:val="Normal"/>
    <w:link w:val="Heading8Char"/>
    <w:uiPriority w:val="9"/>
    <w:semiHidden/>
    <w:unhideWhenUsed/>
    <w:qFormat/>
    <w:rsid w:val="00C4303B"/>
    <w:pPr>
      <w:keepNext/>
      <w:keepLines/>
      <w:spacing w:after="0"/>
      <w:outlineLvl w:val="7"/>
    </w:pPr>
    <w:rPr>
      <w:rFonts w:eastAsiaTheme="majorEastAsia" w:cstheme="majorBidi"/>
      <w:i/>
      <w:iCs/>
      <w:color w:val="272727" w:themeColor="text1" w:themeTint="D8"/>
      <w:kern w:val="2"/>
      <w:lang w:val="en-ID"/>
      <w14:ligatures w14:val="standardContextual"/>
    </w:rPr>
  </w:style>
  <w:style w:type="paragraph" w:styleId="Heading9">
    <w:name w:val="heading 9"/>
    <w:basedOn w:val="Normal"/>
    <w:next w:val="Normal"/>
    <w:link w:val="Heading9Char"/>
    <w:uiPriority w:val="9"/>
    <w:semiHidden/>
    <w:unhideWhenUsed/>
    <w:qFormat/>
    <w:rsid w:val="00C4303B"/>
    <w:pPr>
      <w:keepNext/>
      <w:keepLines/>
      <w:spacing w:after="0"/>
      <w:outlineLvl w:val="8"/>
    </w:pPr>
    <w:rPr>
      <w:rFonts w:eastAsiaTheme="majorEastAsia" w:cstheme="majorBidi"/>
      <w:color w:val="272727" w:themeColor="text1" w:themeTint="D8"/>
      <w:kern w:val="2"/>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243067"/>
    <w:rPr>
      <w:color w:val="0563C1" w:themeColor="hyperlink"/>
      <w:u w:val="single"/>
    </w:rPr>
  </w:style>
  <w:style w:type="paragraph" w:customStyle="1" w:styleId="E-JOURNALAbstractBodyEnglish">
    <w:name w:val="E-JOURNAL_AbstractBodyEnglish"/>
    <w:basedOn w:val="Normal"/>
    <w:qFormat/>
    <w:rsid w:val="00243067"/>
    <w:pPr>
      <w:spacing w:after="0" w:line="240" w:lineRule="auto"/>
      <w:ind w:firstLine="567"/>
      <w:jc w:val="both"/>
    </w:pPr>
    <w:rPr>
      <w:rFonts w:ascii="Times New Roman" w:eastAsia="Times New Roman" w:hAnsi="Times New Roman" w:cs="Times New Roman"/>
      <w:i/>
      <w:lang w:val="id-ID"/>
    </w:rPr>
  </w:style>
  <w:style w:type="paragraph" w:customStyle="1" w:styleId="JRPMAuthor-Afiliation">
    <w:name w:val="JRPM_Author-Afiliation"/>
    <w:basedOn w:val="Normal"/>
    <w:qFormat/>
    <w:rsid w:val="00243067"/>
    <w:pPr>
      <w:spacing w:after="0" w:line="240" w:lineRule="auto"/>
      <w:jc w:val="center"/>
    </w:pPr>
    <w:rPr>
      <w:rFonts w:ascii="Times New Roman" w:eastAsia="Times New Roman" w:hAnsi="Times New Roman" w:cs="Times New Roman"/>
      <w:bCs/>
      <w:lang w:val="id-ID"/>
    </w:rPr>
  </w:style>
  <w:style w:type="character" w:styleId="Strong">
    <w:name w:val="Strong"/>
    <w:basedOn w:val="DefaultParagraphFont"/>
    <w:uiPriority w:val="22"/>
    <w:qFormat/>
    <w:rsid w:val="00243067"/>
    <w:rPr>
      <w:b/>
      <w:bCs/>
    </w:rPr>
  </w:style>
  <w:style w:type="paragraph" w:customStyle="1" w:styleId="JRPMBody">
    <w:name w:val="JRPM_Body"/>
    <w:basedOn w:val="Normal"/>
    <w:qFormat/>
    <w:rsid w:val="00243067"/>
    <w:pPr>
      <w:spacing w:after="0" w:line="240" w:lineRule="auto"/>
      <w:ind w:firstLine="567"/>
      <w:jc w:val="both"/>
    </w:pPr>
    <w:rPr>
      <w:rFonts w:ascii="Times New Roman" w:eastAsia="Times New Roman" w:hAnsi="Times New Roman" w:cs="Times New Roman"/>
      <w:szCs w:val="24"/>
      <w:lang w:val="id-ID"/>
    </w:rPr>
  </w:style>
  <w:style w:type="paragraph" w:styleId="NormalWeb">
    <w:name w:val="Normal (Web)"/>
    <w:basedOn w:val="Normal"/>
    <w:uiPriority w:val="99"/>
    <w:unhideWhenUsed/>
    <w:qFormat/>
    <w:rsid w:val="00243067"/>
    <w:pPr>
      <w:spacing w:before="100" w:beforeAutospacing="1" w:after="100" w:afterAutospacing="1" w:line="240" w:lineRule="auto"/>
    </w:pPr>
    <w:rPr>
      <w:rFonts w:ascii="Times New Roman" w:eastAsia="Times New Roman" w:hAnsi="Times New Roman" w:cs="Times New Roman"/>
      <w:sz w:val="24"/>
      <w:szCs w:val="24"/>
      <w:lang w:val="en-ID" w:eastAsia="ko-KR"/>
    </w:rPr>
  </w:style>
  <w:style w:type="paragraph" w:styleId="ListParagraph">
    <w:name w:val="List Paragraph"/>
    <w:aliases w:val="Body of text,Body of text+1,Body of text+2,Body of text+3,List Paragraph11,List Paragraph111,Colorful List - Accent 11,HEADING 1,Medium Grid 1 - Accent 21,List Paragraph1,kepala,kepala 1,KEPALA 3,soal jawab,Body of textCxSp,normal,Normal2"/>
    <w:basedOn w:val="Normal"/>
    <w:link w:val="ListParagraphChar"/>
    <w:uiPriority w:val="34"/>
    <w:qFormat/>
    <w:rsid w:val="00243067"/>
    <w:pPr>
      <w:spacing w:line="278" w:lineRule="auto"/>
      <w:ind w:left="720"/>
      <w:contextualSpacing/>
    </w:pPr>
    <w:rPr>
      <w:rFonts w:eastAsiaTheme="minorEastAsia"/>
      <w:kern w:val="2"/>
      <w:sz w:val="24"/>
      <w:szCs w:val="24"/>
      <w:lang w:val="en-ID" w:eastAsia="zh-CN"/>
      <w14:ligatures w14:val="standardContextual"/>
    </w:rPr>
  </w:style>
  <w:style w:type="paragraph" w:styleId="Bibliography">
    <w:name w:val="Bibliography"/>
    <w:basedOn w:val="Normal"/>
    <w:next w:val="Normal"/>
    <w:uiPriority w:val="37"/>
    <w:unhideWhenUsed/>
    <w:rsid w:val="00243067"/>
    <w:pPr>
      <w:spacing w:line="278" w:lineRule="auto"/>
    </w:pPr>
    <w:rPr>
      <w:rFonts w:eastAsiaTheme="minorEastAsia"/>
      <w:kern w:val="2"/>
      <w:sz w:val="24"/>
      <w:szCs w:val="24"/>
      <w:lang w:val="en-ID" w:eastAsia="zh-CN"/>
      <w14:ligatures w14:val="standardContextual"/>
    </w:rPr>
  </w:style>
  <w:style w:type="character" w:customStyle="1" w:styleId="lrzxr">
    <w:name w:val="lrzxr"/>
    <w:basedOn w:val="DefaultParagraphFont"/>
    <w:rsid w:val="00243067"/>
  </w:style>
  <w:style w:type="character" w:customStyle="1" w:styleId="ListParagraphChar">
    <w:name w:val="List Paragraph Char"/>
    <w:aliases w:val="Body of text Char,Body of text+1 Char,Body of text+2 Char,Body of text+3 Char,List Paragraph11 Char,List Paragraph111 Char,Colorful List - Accent 11 Char,HEADING 1 Char,Medium Grid 1 - Accent 21 Char,List Paragraph1 Char,kepala Char"/>
    <w:basedOn w:val="DefaultParagraphFont"/>
    <w:link w:val="ListParagraph"/>
    <w:uiPriority w:val="34"/>
    <w:qFormat/>
    <w:locked/>
    <w:rsid w:val="00243067"/>
    <w:rPr>
      <w:rFonts w:eastAsiaTheme="minorEastAsia"/>
      <w:kern w:val="2"/>
      <w:sz w:val="24"/>
      <w:szCs w:val="24"/>
      <w:lang w:val="en-ID" w:eastAsia="zh-CN"/>
      <w14:ligatures w14:val="standardContextual"/>
    </w:rPr>
  </w:style>
  <w:style w:type="paragraph" w:styleId="BodyText">
    <w:name w:val="Body Text"/>
    <w:basedOn w:val="Normal"/>
    <w:link w:val="BodyTextChar"/>
    <w:uiPriority w:val="1"/>
    <w:qFormat/>
    <w:rsid w:val="00243067"/>
    <w:pPr>
      <w:widowControl w:val="0"/>
      <w:autoSpaceDE w:val="0"/>
      <w:autoSpaceDN w:val="0"/>
      <w:spacing w:after="0" w:line="240" w:lineRule="auto"/>
      <w:ind w:left="140"/>
    </w:pPr>
    <w:rPr>
      <w:rFonts w:ascii="Yu Gothic UI Semilight" w:eastAsia="Yu Gothic UI Semilight" w:hAnsi="Yu Gothic UI Semilight" w:cs="Yu Gothic UI Semilight"/>
      <w:sz w:val="24"/>
      <w:szCs w:val="24"/>
      <w:lang w:val="id"/>
    </w:rPr>
  </w:style>
  <w:style w:type="character" w:customStyle="1" w:styleId="BodyTextChar">
    <w:name w:val="Body Text Char"/>
    <w:basedOn w:val="DefaultParagraphFont"/>
    <w:link w:val="BodyText"/>
    <w:uiPriority w:val="1"/>
    <w:rsid w:val="00243067"/>
    <w:rPr>
      <w:rFonts w:ascii="Yu Gothic UI Semilight" w:eastAsia="Yu Gothic UI Semilight" w:hAnsi="Yu Gothic UI Semilight" w:cs="Yu Gothic UI Semilight"/>
      <w:sz w:val="24"/>
      <w:szCs w:val="24"/>
      <w:lang w:val="id"/>
    </w:rPr>
  </w:style>
  <w:style w:type="paragraph" w:styleId="Header">
    <w:name w:val="header"/>
    <w:basedOn w:val="Normal"/>
    <w:link w:val="HeaderChar"/>
    <w:uiPriority w:val="99"/>
    <w:unhideWhenUsed/>
    <w:rsid w:val="00EC73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7379"/>
    <w:rPr>
      <w:rFonts w:eastAsia="SimSun"/>
    </w:rPr>
  </w:style>
  <w:style w:type="paragraph" w:styleId="Footer">
    <w:name w:val="footer"/>
    <w:basedOn w:val="Normal"/>
    <w:link w:val="FooterChar"/>
    <w:uiPriority w:val="99"/>
    <w:unhideWhenUsed/>
    <w:rsid w:val="00EC73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7379"/>
    <w:rPr>
      <w:rFonts w:eastAsia="SimSun"/>
    </w:rPr>
  </w:style>
  <w:style w:type="paragraph" w:styleId="HTMLPreformatted">
    <w:name w:val="HTML Preformatted"/>
    <w:basedOn w:val="Normal"/>
    <w:link w:val="HTMLPreformattedChar"/>
    <w:uiPriority w:val="99"/>
    <w:semiHidden/>
    <w:unhideWhenUsed/>
    <w:rsid w:val="00B339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339CD"/>
    <w:rPr>
      <w:rFonts w:ascii="Courier New" w:eastAsia="Times New Roman" w:hAnsi="Courier New" w:cs="Courier New"/>
      <w:sz w:val="20"/>
      <w:szCs w:val="20"/>
    </w:rPr>
  </w:style>
  <w:style w:type="character" w:customStyle="1" w:styleId="y2iqfc">
    <w:name w:val="y2iqfc"/>
    <w:basedOn w:val="DefaultParagraphFont"/>
    <w:rsid w:val="00B339CD"/>
  </w:style>
  <w:style w:type="paragraph" w:customStyle="1" w:styleId="Default">
    <w:name w:val="Default"/>
    <w:rsid w:val="00B339CD"/>
    <w:pPr>
      <w:autoSpaceDE w:val="0"/>
      <w:autoSpaceDN w:val="0"/>
      <w:adjustRightInd w:val="0"/>
      <w:spacing w:after="0" w:line="240" w:lineRule="auto"/>
    </w:pPr>
    <w:rPr>
      <w:rFonts w:ascii="Cambria" w:eastAsia="Calibri" w:hAnsi="Cambria" w:cs="Cambria"/>
      <w:color w:val="000000"/>
      <w:sz w:val="24"/>
      <w:szCs w:val="24"/>
      <w:lang w:val="id-ID"/>
    </w:rPr>
  </w:style>
  <w:style w:type="character" w:styleId="Emphasis">
    <w:name w:val="Emphasis"/>
    <w:basedOn w:val="DefaultParagraphFont"/>
    <w:uiPriority w:val="20"/>
    <w:qFormat/>
    <w:rsid w:val="000535CA"/>
    <w:rPr>
      <w:i/>
      <w:iCs/>
    </w:rPr>
  </w:style>
  <w:style w:type="character" w:customStyle="1" w:styleId="Heading3Char">
    <w:name w:val="Heading 3 Char"/>
    <w:basedOn w:val="DefaultParagraphFont"/>
    <w:link w:val="Heading3"/>
    <w:uiPriority w:val="9"/>
    <w:rsid w:val="000535CA"/>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0535CA"/>
    <w:rPr>
      <w:rFonts w:asciiTheme="majorHAnsi" w:eastAsiaTheme="majorEastAsia" w:hAnsiTheme="majorHAnsi" w:cstheme="majorBidi"/>
      <w:i/>
      <w:iCs/>
      <w:color w:val="2E74B5" w:themeColor="accent1" w:themeShade="BF"/>
    </w:rPr>
  </w:style>
  <w:style w:type="character" w:customStyle="1" w:styleId="Heading2Char">
    <w:name w:val="Heading 2 Char"/>
    <w:basedOn w:val="DefaultParagraphFont"/>
    <w:link w:val="Heading2"/>
    <w:uiPriority w:val="9"/>
    <w:rsid w:val="000535CA"/>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5E67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6724"/>
    <w:rPr>
      <w:rFonts w:ascii="Segoe UI" w:eastAsia="SimSun" w:hAnsi="Segoe UI" w:cs="Segoe UI"/>
      <w:sz w:val="18"/>
      <w:szCs w:val="18"/>
    </w:rPr>
  </w:style>
  <w:style w:type="table" w:styleId="TableGrid">
    <w:name w:val="Table Grid"/>
    <w:basedOn w:val="TableNormal"/>
    <w:uiPriority w:val="39"/>
    <w:qFormat/>
    <w:rsid w:val="00103CEA"/>
    <w:pPr>
      <w:spacing w:after="0" w:line="240" w:lineRule="auto"/>
    </w:pPr>
    <w:rPr>
      <w:lang w:val="en-ID"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882E7A"/>
    <w:pPr>
      <w:spacing w:after="120"/>
      <w:ind w:left="360"/>
    </w:pPr>
  </w:style>
  <w:style w:type="character" w:customStyle="1" w:styleId="BodyTextIndentChar">
    <w:name w:val="Body Text Indent Char"/>
    <w:basedOn w:val="DefaultParagraphFont"/>
    <w:link w:val="BodyTextIndent"/>
    <w:uiPriority w:val="99"/>
    <w:semiHidden/>
    <w:rsid w:val="00882E7A"/>
    <w:rPr>
      <w:rFonts w:eastAsia="SimSun"/>
    </w:rPr>
  </w:style>
  <w:style w:type="character" w:customStyle="1" w:styleId="bumpedfont15">
    <w:name w:val="bumpedfont15"/>
    <w:basedOn w:val="DefaultParagraphFont"/>
    <w:rsid w:val="003A0E7F"/>
  </w:style>
  <w:style w:type="character" w:customStyle="1" w:styleId="apple-converted-space">
    <w:name w:val="apple-converted-space"/>
    <w:basedOn w:val="DefaultParagraphFont"/>
    <w:rsid w:val="003A0E7F"/>
  </w:style>
  <w:style w:type="paragraph" w:customStyle="1" w:styleId="JRPMHeading1">
    <w:name w:val="JRPM_Heading 1"/>
    <w:basedOn w:val="Normal"/>
    <w:qFormat/>
    <w:rsid w:val="00527A15"/>
    <w:pPr>
      <w:spacing w:before="120" w:after="120" w:line="240" w:lineRule="auto"/>
    </w:pPr>
    <w:rPr>
      <w:rFonts w:ascii="Times New Roman" w:eastAsia="Times New Roman" w:hAnsi="Times New Roman" w:cs="Times New Roman"/>
      <w:b/>
    </w:rPr>
  </w:style>
  <w:style w:type="character" w:customStyle="1" w:styleId="Heading1Char">
    <w:name w:val="Heading 1 Char"/>
    <w:basedOn w:val="DefaultParagraphFont"/>
    <w:link w:val="Heading1"/>
    <w:uiPriority w:val="9"/>
    <w:rsid w:val="00C7056C"/>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8E6CAC"/>
    <w:pPr>
      <w:keepNext/>
      <w:keepLines/>
      <w:spacing w:before="480" w:after="120" w:line="276" w:lineRule="auto"/>
    </w:pPr>
    <w:rPr>
      <w:rFonts w:ascii="Calibri" w:eastAsia="Calibri" w:hAnsi="Calibri" w:cs="Calibri"/>
      <w:b/>
      <w:sz w:val="72"/>
      <w:szCs w:val="72"/>
      <w:lang w:val="id-ID" w:eastAsia="id-ID"/>
    </w:rPr>
  </w:style>
  <w:style w:type="character" w:customStyle="1" w:styleId="TitleChar">
    <w:name w:val="Title Char"/>
    <w:basedOn w:val="DefaultParagraphFont"/>
    <w:link w:val="Title"/>
    <w:uiPriority w:val="10"/>
    <w:rsid w:val="008E6CAC"/>
    <w:rPr>
      <w:rFonts w:ascii="Calibri" w:eastAsia="Calibri" w:hAnsi="Calibri" w:cs="Calibri"/>
      <w:b/>
      <w:sz w:val="72"/>
      <w:szCs w:val="72"/>
      <w:lang w:val="id-ID" w:eastAsia="id-ID"/>
    </w:rPr>
  </w:style>
  <w:style w:type="table" w:styleId="TableGridLight">
    <w:name w:val="Grid Table Light"/>
    <w:basedOn w:val="TableNormal"/>
    <w:uiPriority w:val="40"/>
    <w:rsid w:val="00F510C3"/>
    <w:pPr>
      <w:spacing w:after="0" w:line="240" w:lineRule="auto"/>
    </w:pPr>
    <w:rPr>
      <w:rFonts w:ascii="Calibri" w:eastAsia="Calibri" w:hAnsi="Calibri" w:cs="Calibri"/>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selectable-text">
    <w:name w:val="selectable-text"/>
    <w:basedOn w:val="DefaultParagraphFont"/>
    <w:rsid w:val="00600969"/>
  </w:style>
  <w:style w:type="character" w:styleId="FootnoteReference">
    <w:name w:val="footnote reference"/>
    <w:basedOn w:val="DefaultParagraphFont"/>
    <w:uiPriority w:val="99"/>
    <w:unhideWhenUsed/>
    <w:rsid w:val="0040050C"/>
    <w:rPr>
      <w:vertAlign w:val="superscript"/>
    </w:rPr>
  </w:style>
  <w:style w:type="paragraph" w:styleId="FootnoteText">
    <w:name w:val="footnote text"/>
    <w:aliases w:val="Footnote Text Char Char Char,Footnote Text Char Char Char Char Char Char,Footnote Text Char Char Char Char"/>
    <w:basedOn w:val="Normal"/>
    <w:link w:val="FootnoteTextChar"/>
    <w:uiPriority w:val="99"/>
    <w:unhideWhenUsed/>
    <w:rsid w:val="00C92030"/>
    <w:pPr>
      <w:widowControl w:val="0"/>
      <w:autoSpaceDE w:val="0"/>
      <w:autoSpaceDN w:val="0"/>
      <w:spacing w:after="0" w:line="240" w:lineRule="auto"/>
    </w:pPr>
    <w:rPr>
      <w:rFonts w:ascii="Cambria" w:eastAsia="Cambria" w:hAnsi="Cambria" w:cs="Cambria"/>
      <w:sz w:val="20"/>
      <w:szCs w:val="20"/>
      <w:lang w:val="id"/>
    </w:rPr>
  </w:style>
  <w:style w:type="character" w:customStyle="1" w:styleId="FootnoteTextChar">
    <w:name w:val="Footnote Text Char"/>
    <w:aliases w:val="Footnote Text Char Char Char Char1,Footnote Text Char Char Char Char Char Char Char,Footnote Text Char Char Char Char Char"/>
    <w:basedOn w:val="DefaultParagraphFont"/>
    <w:link w:val="FootnoteText"/>
    <w:uiPriority w:val="99"/>
    <w:rsid w:val="00C92030"/>
    <w:rPr>
      <w:rFonts w:ascii="Cambria" w:eastAsia="Cambria" w:hAnsi="Cambria" w:cs="Cambria"/>
      <w:sz w:val="20"/>
      <w:szCs w:val="20"/>
      <w:lang w:val="id"/>
    </w:rPr>
  </w:style>
  <w:style w:type="paragraph" w:styleId="Caption">
    <w:name w:val="caption"/>
    <w:basedOn w:val="Normal"/>
    <w:next w:val="Normal"/>
    <w:uiPriority w:val="35"/>
    <w:unhideWhenUsed/>
    <w:qFormat/>
    <w:rsid w:val="00D02063"/>
    <w:pPr>
      <w:spacing w:after="200" w:line="240" w:lineRule="auto"/>
      <w:jc w:val="both"/>
    </w:pPr>
    <w:rPr>
      <w:rFonts w:eastAsiaTheme="minorHAnsi"/>
      <w:i/>
      <w:iCs/>
      <w:color w:val="44546A" w:themeColor="text2"/>
      <w:sz w:val="18"/>
      <w:szCs w:val="18"/>
    </w:rPr>
  </w:style>
  <w:style w:type="paragraph" w:customStyle="1" w:styleId="Author">
    <w:name w:val="Author"/>
    <w:uiPriority w:val="99"/>
    <w:rsid w:val="009D755E"/>
    <w:pPr>
      <w:spacing w:before="360" w:after="40" w:line="240" w:lineRule="auto"/>
      <w:jc w:val="center"/>
    </w:pPr>
    <w:rPr>
      <w:rFonts w:ascii="Times New Roman" w:eastAsia="Times New Roman" w:hAnsi="Times New Roman" w:cs="Times New Roman"/>
      <w:noProof/>
    </w:rPr>
  </w:style>
  <w:style w:type="table" w:styleId="LightShading">
    <w:name w:val="Light Shading"/>
    <w:basedOn w:val="TableNormal"/>
    <w:uiPriority w:val="60"/>
    <w:rsid w:val="00745132"/>
    <w:pPr>
      <w:spacing w:after="0" w:line="240" w:lineRule="auto"/>
    </w:pPr>
    <w:rPr>
      <w:rFonts w:ascii="Calibri" w:eastAsia="Calibri" w:hAnsi="Calibri" w:cs="Calibri"/>
      <w:color w:val="000000" w:themeColor="text1" w:themeShade="BF"/>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JOURNALAbstrakTitle">
    <w:name w:val="E-JOURNAL_AbstrakTitle"/>
    <w:basedOn w:val="Normal"/>
    <w:qFormat/>
    <w:rsid w:val="00FC5284"/>
    <w:pPr>
      <w:spacing w:after="60" w:line="240" w:lineRule="auto"/>
      <w:jc w:val="center"/>
    </w:pPr>
    <w:rPr>
      <w:rFonts w:ascii="Times New Roman" w:eastAsia="Times New Roman" w:hAnsi="Times New Roman" w:cs="Times New Roman"/>
      <w:b/>
      <w:szCs w:val="24"/>
      <w:lang w:val="id-ID"/>
    </w:rPr>
  </w:style>
  <w:style w:type="character" w:customStyle="1" w:styleId="citation-318">
    <w:name w:val="citation-318"/>
    <w:basedOn w:val="DefaultParagraphFont"/>
    <w:rsid w:val="000332D0"/>
  </w:style>
  <w:style w:type="paragraph" w:customStyle="1" w:styleId="TableParagraph">
    <w:name w:val="Table Paragraph"/>
    <w:basedOn w:val="Normal"/>
    <w:uiPriority w:val="1"/>
    <w:qFormat/>
    <w:rsid w:val="008E6383"/>
    <w:pPr>
      <w:widowControl w:val="0"/>
      <w:autoSpaceDE w:val="0"/>
      <w:autoSpaceDN w:val="0"/>
      <w:spacing w:after="0" w:line="240" w:lineRule="auto"/>
      <w:ind w:left="100"/>
    </w:pPr>
    <w:rPr>
      <w:rFonts w:ascii="Times New Roman" w:eastAsia="Times New Roman" w:hAnsi="Times New Roman" w:cs="Times New Roman"/>
      <w:lang w:val="id"/>
    </w:rPr>
  </w:style>
  <w:style w:type="paragraph" w:customStyle="1" w:styleId="E-JOURNALAbstractBody">
    <w:name w:val="E-JOURNAL_AbstractBody"/>
    <w:basedOn w:val="Normal"/>
    <w:qFormat/>
    <w:rsid w:val="008B5700"/>
    <w:pPr>
      <w:spacing w:after="0" w:line="240" w:lineRule="auto"/>
      <w:ind w:firstLine="567"/>
      <w:jc w:val="both"/>
    </w:pPr>
    <w:rPr>
      <w:rFonts w:ascii="Times New Roman" w:eastAsia="Times New Roman" w:hAnsi="Times New Roman" w:cs="Times New Roman"/>
      <w:noProof/>
      <w:lang w:val="id-ID"/>
    </w:rPr>
  </w:style>
  <w:style w:type="paragraph" w:customStyle="1" w:styleId="Copyright">
    <w:name w:val="Copyright"/>
    <w:basedOn w:val="Normal"/>
    <w:qFormat/>
    <w:rsid w:val="008B5700"/>
    <w:pPr>
      <w:framePr w:hSpace="187" w:wrap="around" w:vAnchor="text" w:hAnchor="text" w:y="1"/>
      <w:spacing w:after="0" w:line="200" w:lineRule="exact"/>
      <w:jc w:val="right"/>
    </w:pPr>
    <w:rPr>
      <w:rFonts w:ascii="Times New Roman" w:eastAsia="Times New Roman" w:hAnsi="Times New Roman" w:cs="Times New Roman"/>
      <w:noProof/>
      <w:sz w:val="17"/>
      <w:szCs w:val="14"/>
      <w:lang w:val="en-ID"/>
    </w:rPr>
  </w:style>
  <w:style w:type="paragraph" w:customStyle="1" w:styleId="Pengarang">
    <w:name w:val="Pengarang"/>
    <w:basedOn w:val="Normal"/>
    <w:rsid w:val="0037045A"/>
    <w:pPr>
      <w:overflowPunct w:val="0"/>
      <w:autoSpaceDE w:val="0"/>
      <w:autoSpaceDN w:val="0"/>
      <w:adjustRightInd w:val="0"/>
      <w:spacing w:after="0" w:line="240" w:lineRule="auto"/>
      <w:jc w:val="center"/>
      <w:textAlignment w:val="baseline"/>
    </w:pPr>
    <w:rPr>
      <w:rFonts w:ascii="Times New Roman" w:eastAsia="Times New Roman" w:hAnsi="Times New Roman" w:cs="Times New Roman"/>
      <w:b/>
      <w:sz w:val="20"/>
      <w:szCs w:val="20"/>
      <w:lang w:val="nb-NO" w:eastAsia="zh-CN"/>
    </w:rPr>
  </w:style>
  <w:style w:type="paragraph" w:customStyle="1" w:styleId="AbstrakIsi">
    <w:name w:val="Abstrak Isi"/>
    <w:basedOn w:val="Normal"/>
    <w:next w:val="Normal"/>
    <w:rsid w:val="0037045A"/>
    <w:pPr>
      <w:overflowPunct w:val="0"/>
      <w:autoSpaceDE w:val="0"/>
      <w:autoSpaceDN w:val="0"/>
      <w:adjustRightInd w:val="0"/>
      <w:spacing w:after="0" w:line="240" w:lineRule="auto"/>
      <w:jc w:val="both"/>
      <w:textAlignment w:val="baseline"/>
    </w:pPr>
    <w:rPr>
      <w:rFonts w:ascii="Times New Roman" w:eastAsia="Times New Roman" w:hAnsi="Times New Roman" w:cs="Times New Roman"/>
      <w:i/>
      <w:sz w:val="20"/>
      <w:szCs w:val="20"/>
      <w:lang w:val="en-GB" w:eastAsia="zh-CN"/>
    </w:rPr>
  </w:style>
  <w:style w:type="paragraph" w:customStyle="1" w:styleId="JRPMReference">
    <w:name w:val="JRPM_Reference"/>
    <w:basedOn w:val="Normal"/>
    <w:qFormat/>
    <w:rsid w:val="003322F1"/>
    <w:pPr>
      <w:spacing w:before="120" w:after="120" w:line="240" w:lineRule="auto"/>
      <w:ind w:left="567" w:hanging="567"/>
      <w:jc w:val="both"/>
    </w:pPr>
    <w:rPr>
      <w:rFonts w:ascii="Times New Roman" w:eastAsia="Times New Roman" w:hAnsi="Times New Roman" w:cs="Times New Roman"/>
      <w:color w:val="000000"/>
      <w:lang w:val="id-ID"/>
    </w:rPr>
  </w:style>
  <w:style w:type="paragraph" w:customStyle="1" w:styleId="JRPMTableCaption">
    <w:name w:val="JRPM_TableCaption"/>
    <w:basedOn w:val="Normal"/>
    <w:autoRedefine/>
    <w:qFormat/>
    <w:rsid w:val="00765323"/>
    <w:pPr>
      <w:spacing w:before="120" w:after="120" w:line="240" w:lineRule="atLeast"/>
      <w:jc w:val="center"/>
    </w:pPr>
    <w:rPr>
      <w:rFonts w:ascii="Times New Roman" w:eastAsia="Times New Roman" w:hAnsi="Times New Roman" w:cs="Times New Roman"/>
      <w:szCs w:val="24"/>
      <w:lang w:val="id-ID"/>
    </w:rPr>
  </w:style>
  <w:style w:type="paragraph" w:customStyle="1" w:styleId="E-JOURNALAuthor">
    <w:name w:val="E-JOURNAL_Author"/>
    <w:basedOn w:val="Normal"/>
    <w:qFormat/>
    <w:rsid w:val="00E56FD9"/>
    <w:pPr>
      <w:spacing w:after="0" w:line="240" w:lineRule="auto"/>
      <w:jc w:val="center"/>
    </w:pPr>
    <w:rPr>
      <w:rFonts w:ascii="Times New Roman" w:eastAsia="Times New Roman" w:hAnsi="Times New Roman" w:cs="Times New Roman"/>
      <w:lang w:val="id-ID"/>
    </w:rPr>
  </w:style>
  <w:style w:type="character" w:styleId="PlaceholderText">
    <w:name w:val="Placeholder Text"/>
    <w:basedOn w:val="DefaultParagraphFont"/>
    <w:uiPriority w:val="99"/>
    <w:semiHidden/>
    <w:rsid w:val="00B916B6"/>
    <w:rPr>
      <w:color w:val="808080"/>
    </w:rPr>
  </w:style>
  <w:style w:type="paragraph" w:customStyle="1" w:styleId="CPTABLE">
    <w:name w:val="CP_TABLE"/>
    <w:basedOn w:val="Normal"/>
    <w:rsid w:val="006242E2"/>
    <w:pPr>
      <w:numPr>
        <w:numId w:val="1"/>
      </w:numPr>
      <w:suppressAutoHyphens/>
      <w:spacing w:before="240" w:after="120" w:line="240" w:lineRule="auto"/>
      <w:ind w:leftChars="-1" w:left="850" w:hangingChars="1" w:hanging="493"/>
      <w:contextualSpacing/>
      <w:jc w:val="center"/>
      <w:textDirection w:val="btLr"/>
      <w:textAlignment w:val="top"/>
      <w:outlineLvl w:val="0"/>
    </w:pPr>
    <w:rPr>
      <w:rFonts w:ascii="Times New Roman" w:eastAsia="Calibri" w:hAnsi="Times New Roman" w:cs="Calibri"/>
      <w:position w:val="-1"/>
      <w:sz w:val="24"/>
      <w:szCs w:val="24"/>
    </w:rPr>
  </w:style>
  <w:style w:type="paragraph" w:styleId="ListBullet">
    <w:name w:val="List Bullet"/>
    <w:basedOn w:val="Normal"/>
    <w:uiPriority w:val="99"/>
    <w:unhideWhenUsed/>
    <w:rsid w:val="006242E2"/>
    <w:pPr>
      <w:numPr>
        <w:numId w:val="2"/>
      </w:numPr>
      <w:suppressAutoHyphens/>
      <w:ind w:leftChars="-1" w:left="-1" w:hangingChars="1" w:hanging="1"/>
      <w:contextualSpacing/>
      <w:textDirection w:val="btLr"/>
      <w:textAlignment w:val="top"/>
      <w:outlineLvl w:val="0"/>
    </w:pPr>
    <w:rPr>
      <w:rFonts w:ascii="Calibri" w:eastAsia="Calibri" w:hAnsi="Calibri" w:cs="Calibri"/>
      <w:position w:val="-1"/>
      <w:lang w:val="id-ID"/>
    </w:rPr>
  </w:style>
  <w:style w:type="character" w:customStyle="1" w:styleId="mord">
    <w:name w:val="mord"/>
    <w:basedOn w:val="DefaultParagraphFont"/>
    <w:rsid w:val="00F64C8D"/>
  </w:style>
  <w:style w:type="paragraph" w:styleId="BodyTextIndent3">
    <w:name w:val="Body Text Indent 3"/>
    <w:basedOn w:val="Normal"/>
    <w:link w:val="BodyTextIndent3Char"/>
    <w:uiPriority w:val="99"/>
    <w:semiHidden/>
    <w:unhideWhenUsed/>
    <w:rsid w:val="008C580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C580D"/>
    <w:rPr>
      <w:rFonts w:eastAsia="SimSun"/>
      <w:sz w:val="16"/>
      <w:szCs w:val="16"/>
    </w:rPr>
  </w:style>
  <w:style w:type="table" w:customStyle="1" w:styleId="PlainTable41">
    <w:name w:val="Plain Table 41"/>
    <w:basedOn w:val="TableNormal"/>
    <w:uiPriority w:val="44"/>
    <w:rsid w:val="00F2661D"/>
    <w:pPr>
      <w:spacing w:after="0" w:line="240" w:lineRule="auto"/>
    </w:pPr>
    <w:rPr>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Normal1">
    <w:name w:val="Table Normal1"/>
    <w:unhideWhenUsed/>
    <w:qFormat/>
    <w:rsid w:val="00757045"/>
    <w:pPr>
      <w:widowControl w:val="0"/>
      <w:autoSpaceDE w:val="0"/>
      <w:autoSpaceDN w:val="0"/>
      <w:spacing w:after="0" w:line="240" w:lineRule="auto"/>
    </w:pPr>
    <w:tblPr>
      <w:tblInd w:w="0" w:type="dxa"/>
      <w:tblCellMar>
        <w:top w:w="0" w:type="dxa"/>
        <w:left w:w="0" w:type="dxa"/>
        <w:bottom w:w="0" w:type="dxa"/>
        <w:right w:w="0" w:type="dxa"/>
      </w:tblCellMar>
    </w:tblPr>
  </w:style>
  <w:style w:type="character" w:customStyle="1" w:styleId="UnresolvedMention">
    <w:name w:val="Unresolved Mention"/>
    <w:basedOn w:val="DefaultParagraphFont"/>
    <w:uiPriority w:val="99"/>
    <w:semiHidden/>
    <w:unhideWhenUsed/>
    <w:rsid w:val="00757045"/>
    <w:rPr>
      <w:color w:val="605E5C"/>
      <w:shd w:val="clear" w:color="auto" w:fill="E1DFDD"/>
    </w:rPr>
  </w:style>
  <w:style w:type="character" w:customStyle="1" w:styleId="dzjitc">
    <w:name w:val="dzjitc"/>
    <w:basedOn w:val="DefaultParagraphFont"/>
    <w:rsid w:val="00757045"/>
  </w:style>
  <w:style w:type="character" w:customStyle="1" w:styleId="15">
    <w:name w:val="15"/>
    <w:basedOn w:val="DefaultParagraphFont"/>
    <w:qFormat/>
    <w:rsid w:val="00757045"/>
    <w:rPr>
      <w:rFonts w:ascii="Calibri" w:hAnsi="Calibri" w:cs="Calibri" w:hint="default"/>
      <w:color w:val="808080"/>
    </w:rPr>
  </w:style>
  <w:style w:type="paragraph" w:customStyle="1" w:styleId="DaftarParagraf1">
    <w:name w:val="Daftar Paragraf1"/>
    <w:basedOn w:val="Normal"/>
    <w:rsid w:val="00757045"/>
    <w:pPr>
      <w:spacing w:before="100" w:beforeAutospacing="1" w:after="100" w:afterAutospacing="1" w:line="256" w:lineRule="auto"/>
      <w:contextualSpacing/>
    </w:pPr>
    <w:rPr>
      <w:rFonts w:ascii="Times New Roman" w:eastAsia="Calibri" w:hAnsi="Times New Roman" w:cs="Times New Roman"/>
      <w:sz w:val="24"/>
      <w:szCs w:val="24"/>
    </w:rPr>
  </w:style>
  <w:style w:type="character" w:customStyle="1" w:styleId="match">
    <w:name w:val="match"/>
    <w:basedOn w:val="DefaultParagraphFont"/>
    <w:rsid w:val="00D75A62"/>
  </w:style>
  <w:style w:type="character" w:customStyle="1" w:styleId="suggestionparagraphs">
    <w:name w:val="suggestion_paragraphs"/>
    <w:basedOn w:val="DefaultParagraphFont"/>
    <w:rsid w:val="00C07C7B"/>
  </w:style>
  <w:style w:type="paragraph" w:styleId="NoSpacing">
    <w:name w:val="No Spacing"/>
    <w:uiPriority w:val="1"/>
    <w:qFormat/>
    <w:rsid w:val="00FD724B"/>
    <w:pPr>
      <w:spacing w:after="0" w:line="240" w:lineRule="auto"/>
    </w:pPr>
    <w:rPr>
      <w:rFonts w:ascii="Calibri" w:eastAsia="Calibri" w:hAnsi="Calibri" w:cs="SimSun"/>
      <w:lang w:val="id-ID"/>
    </w:rPr>
  </w:style>
  <w:style w:type="character" w:customStyle="1" w:styleId="url">
    <w:name w:val="url"/>
    <w:basedOn w:val="DefaultParagraphFont"/>
    <w:rsid w:val="00FD724B"/>
  </w:style>
  <w:style w:type="character" w:customStyle="1" w:styleId="tlid-translation">
    <w:name w:val="tlid-translation"/>
    <w:rsid w:val="00CE3C0D"/>
  </w:style>
  <w:style w:type="paragraph" w:customStyle="1" w:styleId="SubJudul">
    <w:name w:val="Sub Judul"/>
    <w:basedOn w:val="ListParagraph"/>
    <w:link w:val="SubJudulChar"/>
    <w:qFormat/>
    <w:rsid w:val="0047716C"/>
    <w:pPr>
      <w:numPr>
        <w:numId w:val="3"/>
      </w:numPr>
      <w:spacing w:after="0" w:line="240" w:lineRule="auto"/>
      <w:ind w:left="284" w:hanging="284"/>
      <w:jc w:val="both"/>
    </w:pPr>
    <w:rPr>
      <w:rFonts w:ascii="Palatino Linotype" w:eastAsiaTheme="minorHAnsi" w:hAnsi="Palatino Linotype"/>
      <w:b/>
      <w:kern w:val="0"/>
      <w:position w:val="-1"/>
      <w:sz w:val="20"/>
      <w:szCs w:val="22"/>
      <w:lang w:eastAsia="en-US"/>
      <w14:ligatures w14:val="none"/>
    </w:rPr>
  </w:style>
  <w:style w:type="paragraph" w:customStyle="1" w:styleId="Subsubjudul">
    <w:name w:val="Sub sub judul"/>
    <w:basedOn w:val="Normal"/>
    <w:link w:val="SubsubjudulChar"/>
    <w:qFormat/>
    <w:rsid w:val="0047716C"/>
    <w:pPr>
      <w:numPr>
        <w:ilvl w:val="1"/>
        <w:numId w:val="3"/>
      </w:numPr>
      <w:spacing w:before="80" w:after="80"/>
      <w:jc w:val="both"/>
    </w:pPr>
    <w:rPr>
      <w:rFonts w:ascii="Palatino Linotype" w:eastAsiaTheme="minorHAnsi" w:hAnsi="Palatino Linotype"/>
      <w:b/>
      <w:i/>
      <w:sz w:val="20"/>
      <w:szCs w:val="20"/>
      <w:lang w:val="id-ID"/>
    </w:rPr>
  </w:style>
  <w:style w:type="character" w:customStyle="1" w:styleId="SubsubjudulChar">
    <w:name w:val="Sub sub judul Char"/>
    <w:basedOn w:val="DefaultParagraphFont"/>
    <w:link w:val="Subsubjudul"/>
    <w:rsid w:val="0047716C"/>
    <w:rPr>
      <w:rFonts w:ascii="Palatino Linotype" w:eastAsiaTheme="minorHAnsi" w:hAnsi="Palatino Linotype"/>
      <w:b/>
      <w:i/>
      <w:sz w:val="20"/>
      <w:szCs w:val="20"/>
      <w:lang w:val="id-ID"/>
    </w:rPr>
  </w:style>
  <w:style w:type="character" w:customStyle="1" w:styleId="SubJudulChar">
    <w:name w:val="Sub Judul Char"/>
    <w:basedOn w:val="ListParagraphChar"/>
    <w:link w:val="SubJudul"/>
    <w:rsid w:val="00486998"/>
    <w:rPr>
      <w:rFonts w:ascii="Palatino Linotype" w:eastAsiaTheme="minorHAnsi" w:hAnsi="Palatino Linotype"/>
      <w:b/>
      <w:kern w:val="2"/>
      <w:position w:val="-1"/>
      <w:sz w:val="20"/>
      <w:szCs w:val="24"/>
      <w:lang w:val="en-ID" w:eastAsia="zh-CN"/>
      <w14:ligatures w14:val="standardContextual"/>
    </w:rPr>
  </w:style>
  <w:style w:type="table" w:customStyle="1" w:styleId="TableGrid1">
    <w:name w:val="Table Grid1"/>
    <w:basedOn w:val="TableNormal"/>
    <w:next w:val="TableGrid"/>
    <w:uiPriority w:val="39"/>
    <w:rsid w:val="00C62E57"/>
    <w:pPr>
      <w:spacing w:after="0" w:line="240" w:lineRule="auto"/>
    </w:pPr>
    <w:rPr>
      <w:rFonts w:eastAsia="Calibri"/>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TitleEnglish">
    <w:name w:val="E-JOURNAL_Title English"/>
    <w:basedOn w:val="Normal"/>
    <w:qFormat/>
    <w:rsid w:val="00376E83"/>
    <w:pPr>
      <w:spacing w:after="0" w:line="240" w:lineRule="auto"/>
      <w:jc w:val="center"/>
    </w:pPr>
    <w:rPr>
      <w:rFonts w:ascii="Times New Roman" w:eastAsia="Times New Roman" w:hAnsi="Times New Roman" w:cs="Times New Roman"/>
      <w:b/>
      <w:i/>
      <w:noProof/>
      <w:szCs w:val="24"/>
      <w:lang w:val="id-ID"/>
    </w:rPr>
  </w:style>
  <w:style w:type="paragraph" w:customStyle="1" w:styleId="JRPMPictureCapture">
    <w:name w:val="JRPM_Picture Capture"/>
    <w:basedOn w:val="Normal"/>
    <w:autoRedefine/>
    <w:qFormat/>
    <w:rsid w:val="003339E7"/>
    <w:pPr>
      <w:spacing w:before="120" w:after="0" w:line="240" w:lineRule="atLeast"/>
      <w:jc w:val="center"/>
    </w:pPr>
    <w:rPr>
      <w:rFonts w:ascii="Times New Roman" w:eastAsia="Times New Roman" w:hAnsi="Times New Roman" w:cs="Times New Roman"/>
      <w:color w:val="000000"/>
      <w:szCs w:val="24"/>
      <w:lang w:val="id-ID"/>
    </w:rPr>
  </w:style>
  <w:style w:type="paragraph" w:customStyle="1" w:styleId="AbstractText">
    <w:name w:val="Abstract Text"/>
    <w:rsid w:val="005E6FC1"/>
    <w:pPr>
      <w:spacing w:after="120" w:line="240" w:lineRule="auto"/>
      <w:jc w:val="both"/>
    </w:pPr>
    <w:rPr>
      <w:rFonts w:ascii="Times New Roman" w:eastAsia="Times New Roman" w:hAnsi="Times New Roman" w:cs="Times New Roman"/>
      <w:i/>
      <w:iCs/>
    </w:rPr>
  </w:style>
  <w:style w:type="paragraph" w:customStyle="1" w:styleId="BodyJustified">
    <w:name w:val="Body Justified"/>
    <w:rsid w:val="00B22E2E"/>
    <w:pPr>
      <w:spacing w:after="120" w:line="360" w:lineRule="auto"/>
      <w:jc w:val="both"/>
    </w:pPr>
    <w:rPr>
      <w:rFonts w:ascii="Times New Roman" w:eastAsia="Times New Roman" w:hAnsi="Times New Roman" w:cs="Times New Roman"/>
      <w:sz w:val="24"/>
      <w:szCs w:val="24"/>
    </w:rPr>
  </w:style>
  <w:style w:type="paragraph" w:customStyle="1" w:styleId="0tablecaption">
    <w:name w:val="0_tablecaption"/>
    <w:basedOn w:val="Normal"/>
    <w:next w:val="Normal"/>
    <w:qFormat/>
    <w:rsid w:val="00B22E2E"/>
    <w:pPr>
      <w:keepNext/>
      <w:keepLines/>
      <w:spacing w:before="240" w:after="120" w:line="220" w:lineRule="atLeast"/>
      <w:ind w:firstLine="227"/>
      <w:jc w:val="center"/>
      <w:textAlignment w:val="baseline"/>
    </w:pPr>
    <w:rPr>
      <w:rFonts w:ascii="Times New Roman" w:eastAsia="Times New Roman" w:hAnsi="Times New Roman" w:cs="Times New Roman"/>
      <w:noProof/>
      <w:sz w:val="18"/>
      <w:szCs w:val="20"/>
      <w:lang w:val="de-DE" w:eastAsia="de-DE"/>
    </w:rPr>
  </w:style>
  <w:style w:type="paragraph" w:customStyle="1" w:styleId="0tablecontent">
    <w:name w:val="0_table_content"/>
    <w:basedOn w:val="Normal"/>
    <w:qFormat/>
    <w:rsid w:val="00B22E2E"/>
    <w:pPr>
      <w:spacing w:after="0" w:line="240" w:lineRule="auto"/>
      <w:textAlignment w:val="baseline"/>
    </w:pPr>
    <w:rPr>
      <w:rFonts w:ascii="Times New Roman" w:eastAsia="Times New Roman" w:hAnsi="Times New Roman" w:cs="Times New Roman"/>
      <w:noProof/>
      <w:sz w:val="16"/>
      <w:szCs w:val="20"/>
      <w:lang w:val="id-ID" w:eastAsia="de-DE"/>
    </w:rPr>
  </w:style>
  <w:style w:type="paragraph" w:customStyle="1" w:styleId="0figurecaption">
    <w:name w:val="0_figurecaption"/>
    <w:basedOn w:val="Normal"/>
    <w:next w:val="Normal"/>
    <w:qFormat/>
    <w:rsid w:val="007339DF"/>
    <w:pPr>
      <w:keepLines/>
      <w:spacing w:before="120" w:after="240" w:line="220" w:lineRule="atLeast"/>
      <w:ind w:firstLine="227"/>
      <w:jc w:val="center"/>
      <w:textAlignment w:val="baseline"/>
    </w:pPr>
    <w:rPr>
      <w:rFonts w:ascii="Times New Roman" w:eastAsia="Times New Roman" w:hAnsi="Times New Roman" w:cs="Times New Roman"/>
      <w:noProof/>
      <w:sz w:val="18"/>
      <w:szCs w:val="20"/>
      <w:lang w:val="id-ID" w:eastAsia="de-DE"/>
    </w:rPr>
  </w:style>
  <w:style w:type="paragraph" w:customStyle="1" w:styleId="0heading2">
    <w:name w:val="0_heading2"/>
    <w:basedOn w:val="Heading2"/>
    <w:next w:val="Normal"/>
    <w:qFormat/>
    <w:rsid w:val="007339DF"/>
    <w:pPr>
      <w:suppressAutoHyphens/>
      <w:spacing w:before="360" w:after="160" w:line="240" w:lineRule="atLeast"/>
      <w:ind w:firstLine="227"/>
      <w:jc w:val="both"/>
      <w:textAlignment w:val="baseline"/>
    </w:pPr>
    <w:rPr>
      <w:rFonts w:ascii="Times New Roman" w:eastAsia="Times New Roman" w:hAnsi="Times New Roman" w:cs="Times New Roman"/>
      <w:b/>
      <w:bCs/>
      <w:iCs/>
      <w:noProof/>
      <w:color w:val="auto"/>
      <w:sz w:val="20"/>
      <w:szCs w:val="20"/>
      <w:lang w:val="id-ID" w:eastAsia="de-DE"/>
    </w:rPr>
  </w:style>
  <w:style w:type="paragraph" w:customStyle="1" w:styleId="0figure">
    <w:name w:val="0_figure"/>
    <w:basedOn w:val="Normal"/>
    <w:next w:val="Normal"/>
    <w:qFormat/>
    <w:rsid w:val="007339DF"/>
    <w:pPr>
      <w:spacing w:before="240" w:after="120" w:line="240" w:lineRule="atLeast"/>
      <w:jc w:val="center"/>
      <w:textAlignment w:val="baseline"/>
    </w:pPr>
    <w:rPr>
      <w:rFonts w:ascii="Times New Roman" w:eastAsia="Times New Roman" w:hAnsi="Times New Roman" w:cs="Times New Roman"/>
      <w:noProof/>
      <w:sz w:val="20"/>
      <w:szCs w:val="20"/>
      <w:lang w:val="id-ID" w:eastAsia="de-DE"/>
    </w:rPr>
  </w:style>
  <w:style w:type="paragraph" w:customStyle="1" w:styleId="0BodyText">
    <w:name w:val="0_Body Text"/>
    <w:basedOn w:val="Normal"/>
    <w:qFormat/>
    <w:rsid w:val="007339DF"/>
    <w:pPr>
      <w:spacing w:after="0" w:line="240" w:lineRule="atLeast"/>
      <w:ind w:firstLine="227"/>
      <w:jc w:val="both"/>
      <w:textAlignment w:val="baseline"/>
    </w:pPr>
    <w:rPr>
      <w:rFonts w:ascii="Times New Roman" w:eastAsia="Times New Roman" w:hAnsi="Times New Roman" w:cs="Times New Roman"/>
      <w:noProof/>
      <w:sz w:val="20"/>
      <w:szCs w:val="20"/>
      <w:lang w:val="id-ID" w:eastAsia="de-DE"/>
    </w:rPr>
  </w:style>
  <w:style w:type="character" w:customStyle="1" w:styleId="ShortAbstract">
    <w:name w:val="Short Abstract"/>
    <w:qFormat/>
    <w:rsid w:val="000035C2"/>
    <w:rPr>
      <w:rFonts w:ascii="Times New Roman" w:eastAsia="Times New Roman" w:hAnsi="Times New Roman"/>
      <w:sz w:val="20"/>
    </w:rPr>
  </w:style>
  <w:style w:type="character" w:customStyle="1" w:styleId="agcmg">
    <w:name w:val="a_gcmg"/>
    <w:basedOn w:val="DefaultParagraphFont"/>
    <w:rsid w:val="00541F13"/>
  </w:style>
  <w:style w:type="paragraph" w:customStyle="1" w:styleId="aupe">
    <w:name w:val="_aupe"/>
    <w:basedOn w:val="Normal"/>
    <w:rsid w:val="0076570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pe1">
    <w:name w:val="_aupe1"/>
    <w:basedOn w:val="DefaultParagraphFont"/>
    <w:rsid w:val="00765708"/>
  </w:style>
  <w:style w:type="character" w:customStyle="1" w:styleId="font-600">
    <w:name w:val="font-[600]"/>
    <w:basedOn w:val="DefaultParagraphFont"/>
    <w:rsid w:val="00765708"/>
  </w:style>
  <w:style w:type="paragraph" w:customStyle="1" w:styleId="Heading21">
    <w:name w:val="Heading 21"/>
    <w:basedOn w:val="Normal"/>
    <w:link w:val="heading2Char0"/>
    <w:qFormat/>
    <w:rsid w:val="00621119"/>
    <w:pPr>
      <w:spacing w:after="0" w:line="240" w:lineRule="auto"/>
      <w:jc w:val="both"/>
    </w:pPr>
    <w:rPr>
      <w:rFonts w:ascii="Arial" w:eastAsia="MS Mincho" w:hAnsi="Arial" w:cs="Times New Roman"/>
      <w:szCs w:val="24"/>
    </w:rPr>
  </w:style>
  <w:style w:type="character" w:customStyle="1" w:styleId="heading2Char0">
    <w:name w:val="heading 2 Char"/>
    <w:basedOn w:val="DefaultParagraphFont"/>
    <w:link w:val="Heading21"/>
    <w:rsid w:val="00621119"/>
    <w:rPr>
      <w:rFonts w:ascii="Arial" w:eastAsia="MS Mincho" w:hAnsi="Arial" w:cs="Times New Roman"/>
      <w:szCs w:val="24"/>
    </w:rPr>
  </w:style>
  <w:style w:type="paragraph" w:customStyle="1" w:styleId="E-JOURNALTitle">
    <w:name w:val="E-JOURNAL_Title"/>
    <w:basedOn w:val="Normal"/>
    <w:qFormat/>
    <w:rsid w:val="004705D8"/>
    <w:pPr>
      <w:spacing w:after="0" w:line="240" w:lineRule="auto"/>
      <w:jc w:val="center"/>
    </w:pPr>
    <w:rPr>
      <w:rFonts w:ascii="Times New Roman" w:eastAsia="Times New Roman" w:hAnsi="Times New Roman" w:cs="Times New Roman"/>
      <w:b/>
      <w:lang w:val="id-ID"/>
    </w:rPr>
  </w:style>
  <w:style w:type="character" w:customStyle="1" w:styleId="a">
    <w:name w:val="a"/>
    <w:basedOn w:val="DefaultParagraphFont"/>
    <w:rsid w:val="00166346"/>
  </w:style>
  <w:style w:type="character" w:customStyle="1" w:styleId="l6">
    <w:name w:val="l6"/>
    <w:basedOn w:val="DefaultParagraphFont"/>
    <w:rsid w:val="00166346"/>
  </w:style>
  <w:style w:type="character" w:customStyle="1" w:styleId="fullpost">
    <w:name w:val="fullpost"/>
    <w:basedOn w:val="DefaultParagraphFont"/>
    <w:rsid w:val="00C504E9"/>
  </w:style>
  <w:style w:type="character" w:styleId="FollowedHyperlink">
    <w:name w:val="FollowedHyperlink"/>
    <w:basedOn w:val="DefaultParagraphFont"/>
    <w:uiPriority w:val="99"/>
    <w:semiHidden/>
    <w:unhideWhenUsed/>
    <w:rsid w:val="00191FD1"/>
    <w:rPr>
      <w:color w:val="954F72" w:themeColor="followedHyperlink"/>
      <w:u w:val="single"/>
    </w:rPr>
  </w:style>
  <w:style w:type="character" w:customStyle="1" w:styleId="relative">
    <w:name w:val="relative"/>
    <w:basedOn w:val="DefaultParagraphFont"/>
    <w:rsid w:val="00AE05CC"/>
  </w:style>
  <w:style w:type="character" w:customStyle="1" w:styleId="max-w-15ch">
    <w:name w:val="max-w-[15ch]"/>
    <w:basedOn w:val="DefaultParagraphFont"/>
    <w:rsid w:val="001B0BAD"/>
  </w:style>
  <w:style w:type="paragraph" w:styleId="TOC3">
    <w:name w:val="toc 3"/>
    <w:basedOn w:val="Normal"/>
    <w:uiPriority w:val="1"/>
    <w:qFormat/>
    <w:rsid w:val="009F1F4A"/>
    <w:pPr>
      <w:widowControl w:val="0"/>
      <w:autoSpaceDE w:val="0"/>
      <w:autoSpaceDN w:val="0"/>
      <w:spacing w:before="183" w:after="0" w:line="240" w:lineRule="auto"/>
      <w:ind w:left="102"/>
    </w:pPr>
    <w:rPr>
      <w:rFonts w:ascii="Times New Roman" w:eastAsia="Times New Roman" w:hAnsi="Times New Roman" w:cs="Times New Roman"/>
      <w:sz w:val="24"/>
      <w:szCs w:val="24"/>
    </w:rPr>
  </w:style>
  <w:style w:type="table" w:customStyle="1" w:styleId="ListTable21">
    <w:name w:val="List Table 21"/>
    <w:basedOn w:val="TableNormal"/>
    <w:next w:val="ListTable2"/>
    <w:uiPriority w:val="47"/>
    <w:rsid w:val="0031169E"/>
    <w:pPr>
      <w:spacing w:after="0" w:line="240" w:lineRule="auto"/>
    </w:pPr>
    <w:rPr>
      <w:rFonts w:eastAsiaTheme="minorHAnsi"/>
      <w:kern w:val="2"/>
      <w:lang w:val="en-ID"/>
      <w14:ligatures w14:val="standardContextual"/>
    </w:rPr>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2">
    <w:name w:val="List Table 2"/>
    <w:basedOn w:val="TableNormal"/>
    <w:uiPriority w:val="47"/>
    <w:rsid w:val="0031169E"/>
    <w:pPr>
      <w:spacing w:after="0" w:line="240" w:lineRule="auto"/>
    </w:pPr>
    <w:rPr>
      <w:rFonts w:ascii="Calibri" w:eastAsia="Calibri" w:hAnsi="Calibri" w:cs="Calibri"/>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31169E"/>
    <w:pPr>
      <w:spacing w:after="0" w:line="240" w:lineRule="auto"/>
    </w:pPr>
    <w:rPr>
      <w:rFonts w:eastAsiaTheme="minorHAnsi"/>
      <w:color w:val="000000" w:themeColor="text1"/>
      <w:kern w:val="2"/>
      <w14:ligatures w14:val="standardContextual"/>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0">
    <w:name w:val="TableGrid"/>
    <w:rsid w:val="00DC3328"/>
    <w:pPr>
      <w:spacing w:after="0" w:line="240" w:lineRule="auto"/>
    </w:pPr>
    <w:rPr>
      <w:rFonts w:eastAsiaTheme="minorEastAsia"/>
      <w:kern w:val="2"/>
      <w:sz w:val="24"/>
      <w:szCs w:val="24"/>
      <w:lang w:val="en-ID" w:eastAsia="en-ID"/>
      <w14:ligatures w14:val="standardContextual"/>
    </w:rPr>
    <w:tblPr>
      <w:tblCellMar>
        <w:top w:w="0" w:type="dxa"/>
        <w:left w:w="0" w:type="dxa"/>
        <w:bottom w:w="0" w:type="dxa"/>
        <w:right w:w="0" w:type="dxa"/>
      </w:tblCellMar>
    </w:tblPr>
  </w:style>
  <w:style w:type="character" w:customStyle="1" w:styleId="t286pc">
    <w:name w:val="t286pc"/>
    <w:basedOn w:val="DefaultParagraphFont"/>
    <w:rsid w:val="00AD46AC"/>
  </w:style>
  <w:style w:type="character" w:customStyle="1" w:styleId="vkekvd">
    <w:name w:val="vkekvd"/>
    <w:basedOn w:val="DefaultParagraphFont"/>
    <w:rsid w:val="00AD46AC"/>
  </w:style>
  <w:style w:type="character" w:customStyle="1" w:styleId="Heading5Char">
    <w:name w:val="Heading 5 Char"/>
    <w:basedOn w:val="DefaultParagraphFont"/>
    <w:link w:val="Heading5"/>
    <w:uiPriority w:val="9"/>
    <w:semiHidden/>
    <w:rsid w:val="00C4303B"/>
    <w:rPr>
      <w:rFonts w:ascii="Calibri" w:eastAsia="Calibri" w:hAnsi="Calibri" w:cs="Calibri"/>
      <w:b/>
      <w:lang w:val="id-ID" w:eastAsia="id-ID"/>
    </w:rPr>
  </w:style>
  <w:style w:type="character" w:customStyle="1" w:styleId="Heading6Char">
    <w:name w:val="Heading 6 Char"/>
    <w:basedOn w:val="DefaultParagraphFont"/>
    <w:link w:val="Heading6"/>
    <w:uiPriority w:val="9"/>
    <w:semiHidden/>
    <w:rsid w:val="00C4303B"/>
    <w:rPr>
      <w:rFonts w:ascii="Calibri" w:eastAsia="Calibri" w:hAnsi="Calibri" w:cs="Calibri"/>
      <w:b/>
      <w:sz w:val="20"/>
      <w:szCs w:val="20"/>
      <w:lang w:val="id-ID" w:eastAsia="id-ID"/>
    </w:rPr>
  </w:style>
  <w:style w:type="character" w:customStyle="1" w:styleId="Heading7Char">
    <w:name w:val="Heading 7 Char"/>
    <w:basedOn w:val="DefaultParagraphFont"/>
    <w:link w:val="Heading7"/>
    <w:uiPriority w:val="9"/>
    <w:semiHidden/>
    <w:rsid w:val="00C4303B"/>
    <w:rPr>
      <w:rFonts w:eastAsiaTheme="majorEastAsia" w:cstheme="majorBidi"/>
      <w:color w:val="595959" w:themeColor="text1" w:themeTint="A6"/>
      <w:kern w:val="2"/>
      <w:lang w:val="en-ID"/>
      <w14:ligatures w14:val="standardContextual"/>
    </w:rPr>
  </w:style>
  <w:style w:type="character" w:customStyle="1" w:styleId="Heading8Char">
    <w:name w:val="Heading 8 Char"/>
    <w:basedOn w:val="DefaultParagraphFont"/>
    <w:link w:val="Heading8"/>
    <w:uiPriority w:val="9"/>
    <w:semiHidden/>
    <w:rsid w:val="00C4303B"/>
    <w:rPr>
      <w:rFonts w:eastAsiaTheme="majorEastAsia" w:cstheme="majorBidi"/>
      <w:i/>
      <w:iCs/>
      <w:color w:val="272727" w:themeColor="text1" w:themeTint="D8"/>
      <w:kern w:val="2"/>
      <w:lang w:val="en-ID"/>
      <w14:ligatures w14:val="standardContextual"/>
    </w:rPr>
  </w:style>
  <w:style w:type="character" w:customStyle="1" w:styleId="Heading9Char">
    <w:name w:val="Heading 9 Char"/>
    <w:basedOn w:val="DefaultParagraphFont"/>
    <w:link w:val="Heading9"/>
    <w:uiPriority w:val="9"/>
    <w:semiHidden/>
    <w:rsid w:val="00C4303B"/>
    <w:rPr>
      <w:rFonts w:eastAsiaTheme="majorEastAsia" w:cstheme="majorBidi"/>
      <w:color w:val="272727" w:themeColor="text1" w:themeTint="D8"/>
      <w:kern w:val="2"/>
      <w:lang w:val="en-ID"/>
      <w14:ligatures w14:val="standardContextual"/>
    </w:rPr>
  </w:style>
  <w:style w:type="paragraph" w:styleId="CommentText">
    <w:name w:val="annotation text"/>
    <w:basedOn w:val="Normal"/>
    <w:link w:val="CommentTextChar"/>
    <w:uiPriority w:val="99"/>
    <w:unhideWhenUsed/>
    <w:rsid w:val="00C4303B"/>
    <w:pPr>
      <w:spacing w:after="200" w:line="240" w:lineRule="auto"/>
    </w:pPr>
    <w:rPr>
      <w:rFonts w:ascii="Calibri" w:eastAsia="Calibri" w:hAnsi="Calibri" w:cs="Calibri"/>
      <w:sz w:val="20"/>
      <w:szCs w:val="20"/>
      <w:lang w:val="id-ID" w:eastAsia="id-ID"/>
    </w:rPr>
  </w:style>
  <w:style w:type="character" w:customStyle="1" w:styleId="CommentTextChar">
    <w:name w:val="Comment Text Char"/>
    <w:basedOn w:val="DefaultParagraphFont"/>
    <w:link w:val="CommentText"/>
    <w:uiPriority w:val="99"/>
    <w:rsid w:val="00C4303B"/>
    <w:rPr>
      <w:rFonts w:ascii="Calibri" w:eastAsia="Calibri" w:hAnsi="Calibri" w:cs="Calibri"/>
      <w:sz w:val="20"/>
      <w:szCs w:val="20"/>
      <w:lang w:val="id-ID" w:eastAsia="id-ID"/>
    </w:rPr>
  </w:style>
  <w:style w:type="table" w:customStyle="1" w:styleId="LightShading1">
    <w:name w:val="Light Shading1"/>
    <w:basedOn w:val="TableNormal"/>
    <w:uiPriority w:val="60"/>
    <w:rsid w:val="00C4303B"/>
    <w:pPr>
      <w:spacing w:after="0" w:line="240" w:lineRule="auto"/>
    </w:pPr>
    <w:rPr>
      <w:rFonts w:ascii="Calibri" w:eastAsia="Calibri" w:hAnsi="Calibri" w:cs="Calibri"/>
      <w:color w:val="000000" w:themeColor="text1" w:themeShade="BF"/>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C4303B"/>
    <w:pPr>
      <w:spacing w:after="0" w:line="240" w:lineRule="auto"/>
    </w:pPr>
    <w:rPr>
      <w:rFonts w:ascii="Calibri" w:eastAsia="Calibri" w:hAnsi="Calibri" w:cs="Calibri"/>
      <w:lang w:val="id-ID" w:eastAsia="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Body">
    <w:name w:val="Body"/>
    <w:basedOn w:val="Normal"/>
    <w:rsid w:val="00C4303B"/>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id-ID" w:eastAsia="ko-KR"/>
    </w:rPr>
  </w:style>
  <w:style w:type="paragraph" w:customStyle="1" w:styleId="Bullet">
    <w:name w:val="Bullet"/>
    <w:basedOn w:val="Body"/>
    <w:rsid w:val="00C4303B"/>
    <w:pPr>
      <w:ind w:left="576" w:hanging="288"/>
    </w:pPr>
  </w:style>
  <w:style w:type="paragraph" w:customStyle="1" w:styleId="SubBullet">
    <w:name w:val="SubBullet"/>
    <w:basedOn w:val="Body"/>
    <w:rsid w:val="00C4303B"/>
    <w:pPr>
      <w:ind w:left="1145" w:hanging="283"/>
    </w:pPr>
  </w:style>
  <w:style w:type="paragraph" w:customStyle="1" w:styleId="Enumerated">
    <w:name w:val="Enumerated"/>
    <w:basedOn w:val="Bullet"/>
    <w:rsid w:val="00C4303B"/>
  </w:style>
  <w:style w:type="paragraph" w:customStyle="1" w:styleId="FigureTitle">
    <w:name w:val="FigureTitle"/>
    <w:basedOn w:val="Body"/>
    <w:rsid w:val="00C4303B"/>
    <w:pPr>
      <w:spacing w:after="120"/>
      <w:jc w:val="center"/>
    </w:pPr>
    <w:rPr>
      <w:i/>
    </w:rPr>
  </w:style>
  <w:style w:type="paragraph" w:customStyle="1" w:styleId="Equation">
    <w:name w:val="Equation"/>
    <w:basedOn w:val="Normal"/>
    <w:rsid w:val="00C4303B"/>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val="id-ID" w:eastAsia="ko-KR"/>
    </w:rPr>
  </w:style>
  <w:style w:type="paragraph" w:customStyle="1" w:styleId="Tabletitle">
    <w:name w:val="Tabletitle"/>
    <w:basedOn w:val="Body"/>
    <w:rsid w:val="00C4303B"/>
    <w:pPr>
      <w:spacing w:before="240" w:after="120"/>
      <w:jc w:val="center"/>
    </w:pPr>
    <w:rPr>
      <w:i/>
    </w:rPr>
  </w:style>
  <w:style w:type="paragraph" w:customStyle="1" w:styleId="E-JOURNALHeading1">
    <w:name w:val="E-JOURNAL_Heading 1"/>
    <w:basedOn w:val="Normal"/>
    <w:qFormat/>
    <w:rsid w:val="00C4303B"/>
    <w:pPr>
      <w:spacing w:before="120" w:after="120" w:line="240" w:lineRule="auto"/>
    </w:pPr>
    <w:rPr>
      <w:rFonts w:ascii="Times New Roman" w:eastAsia="Times New Roman" w:hAnsi="Times New Roman" w:cs="Times New Roman"/>
      <w:b/>
      <w:lang w:val="id-ID" w:eastAsia="id-ID"/>
    </w:rPr>
  </w:style>
  <w:style w:type="paragraph" w:styleId="Subtitle">
    <w:name w:val="Subtitle"/>
    <w:basedOn w:val="Normal"/>
    <w:next w:val="Normal"/>
    <w:link w:val="SubtitleChar"/>
    <w:uiPriority w:val="11"/>
    <w:qFormat/>
    <w:rsid w:val="00C4303B"/>
    <w:pPr>
      <w:keepNext/>
      <w:keepLines/>
      <w:spacing w:before="360" w:after="80" w:line="276" w:lineRule="auto"/>
    </w:pPr>
    <w:rPr>
      <w:rFonts w:ascii="Georgia" w:eastAsia="Georgia" w:hAnsi="Georgia" w:cs="Georgia"/>
      <w:i/>
      <w:color w:val="666666"/>
      <w:sz w:val="48"/>
      <w:szCs w:val="48"/>
      <w:lang w:val="id-ID" w:eastAsia="id-ID"/>
    </w:rPr>
  </w:style>
  <w:style w:type="character" w:customStyle="1" w:styleId="SubtitleChar">
    <w:name w:val="Subtitle Char"/>
    <w:basedOn w:val="DefaultParagraphFont"/>
    <w:link w:val="Subtitle"/>
    <w:uiPriority w:val="11"/>
    <w:rsid w:val="00C4303B"/>
    <w:rPr>
      <w:rFonts w:ascii="Georgia" w:eastAsia="Georgia" w:hAnsi="Georgia" w:cs="Georgia"/>
      <w:i/>
      <w:color w:val="666666"/>
      <w:sz w:val="48"/>
      <w:szCs w:val="48"/>
      <w:lang w:val="id-ID" w:eastAsia="id-ID"/>
    </w:rPr>
  </w:style>
  <w:style w:type="paragraph" w:styleId="Quote">
    <w:name w:val="Quote"/>
    <w:basedOn w:val="Normal"/>
    <w:next w:val="Normal"/>
    <w:link w:val="QuoteChar"/>
    <w:uiPriority w:val="29"/>
    <w:qFormat/>
    <w:rsid w:val="00C4303B"/>
    <w:pPr>
      <w:spacing w:before="160"/>
      <w:jc w:val="center"/>
    </w:pPr>
    <w:rPr>
      <w:rFonts w:eastAsiaTheme="minorHAnsi"/>
      <w:i/>
      <w:iCs/>
      <w:color w:val="404040" w:themeColor="text1" w:themeTint="BF"/>
      <w:kern w:val="2"/>
      <w:lang w:val="en-ID"/>
      <w14:ligatures w14:val="standardContextual"/>
    </w:rPr>
  </w:style>
  <w:style w:type="character" w:customStyle="1" w:styleId="QuoteChar">
    <w:name w:val="Quote Char"/>
    <w:basedOn w:val="DefaultParagraphFont"/>
    <w:link w:val="Quote"/>
    <w:uiPriority w:val="29"/>
    <w:rsid w:val="00C4303B"/>
    <w:rPr>
      <w:rFonts w:eastAsiaTheme="minorHAnsi"/>
      <w:i/>
      <w:iCs/>
      <w:color w:val="404040" w:themeColor="text1" w:themeTint="BF"/>
      <w:kern w:val="2"/>
      <w:lang w:val="en-ID"/>
      <w14:ligatures w14:val="standardContextual"/>
    </w:rPr>
  </w:style>
  <w:style w:type="character" w:styleId="IntenseEmphasis">
    <w:name w:val="Intense Emphasis"/>
    <w:basedOn w:val="DefaultParagraphFont"/>
    <w:uiPriority w:val="21"/>
    <w:qFormat/>
    <w:rsid w:val="00C4303B"/>
    <w:rPr>
      <w:i/>
      <w:iCs/>
      <w:color w:val="2E74B5" w:themeColor="accent1" w:themeShade="BF"/>
    </w:rPr>
  </w:style>
  <w:style w:type="paragraph" w:styleId="IntenseQuote">
    <w:name w:val="Intense Quote"/>
    <w:basedOn w:val="Normal"/>
    <w:next w:val="Normal"/>
    <w:link w:val="IntenseQuoteChar"/>
    <w:uiPriority w:val="30"/>
    <w:qFormat/>
    <w:rsid w:val="00C4303B"/>
    <w:pPr>
      <w:pBdr>
        <w:top w:val="single" w:sz="4" w:space="10" w:color="2E74B5" w:themeColor="accent1" w:themeShade="BF"/>
        <w:bottom w:val="single" w:sz="4" w:space="10" w:color="2E74B5" w:themeColor="accent1" w:themeShade="BF"/>
      </w:pBdr>
      <w:spacing w:before="360" w:after="360"/>
      <w:ind w:left="864" w:right="864"/>
      <w:jc w:val="center"/>
    </w:pPr>
    <w:rPr>
      <w:rFonts w:eastAsiaTheme="minorHAnsi"/>
      <w:i/>
      <w:iCs/>
      <w:color w:val="2E74B5" w:themeColor="accent1" w:themeShade="BF"/>
      <w:kern w:val="2"/>
      <w:lang w:val="en-ID"/>
      <w14:ligatures w14:val="standardContextual"/>
    </w:rPr>
  </w:style>
  <w:style w:type="character" w:customStyle="1" w:styleId="IntenseQuoteChar">
    <w:name w:val="Intense Quote Char"/>
    <w:basedOn w:val="DefaultParagraphFont"/>
    <w:link w:val="IntenseQuote"/>
    <w:uiPriority w:val="30"/>
    <w:rsid w:val="00C4303B"/>
    <w:rPr>
      <w:rFonts w:eastAsiaTheme="minorHAnsi"/>
      <w:i/>
      <w:iCs/>
      <w:color w:val="2E74B5" w:themeColor="accent1" w:themeShade="BF"/>
      <w:kern w:val="2"/>
      <w:lang w:val="en-ID"/>
      <w14:ligatures w14:val="standardContextual"/>
    </w:rPr>
  </w:style>
  <w:style w:type="character" w:styleId="IntenseReference">
    <w:name w:val="Intense Reference"/>
    <w:basedOn w:val="DefaultParagraphFont"/>
    <w:uiPriority w:val="32"/>
    <w:qFormat/>
    <w:rsid w:val="00C4303B"/>
    <w:rPr>
      <w:b/>
      <w:bCs/>
      <w:smallCaps/>
      <w:color w:val="2E74B5" w:themeColor="accent1" w:themeShade="BF"/>
      <w:spacing w:val="5"/>
    </w:rPr>
  </w:style>
  <w:style w:type="table" w:styleId="ListTable1Light">
    <w:name w:val="List Table 1 Light"/>
    <w:basedOn w:val="TableNormal"/>
    <w:uiPriority w:val="46"/>
    <w:rsid w:val="00C4303B"/>
    <w:pPr>
      <w:spacing w:after="0" w:line="240" w:lineRule="auto"/>
    </w:pPr>
    <w:rPr>
      <w:rFonts w:eastAsiaTheme="minorHAnsi"/>
      <w:kern w:val="2"/>
      <w:lang w:val="en-ID"/>
      <w14:ligatures w14:val="standardContextual"/>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7Colorful">
    <w:name w:val="Grid Table 7 Colorful"/>
    <w:basedOn w:val="TableNormal"/>
    <w:uiPriority w:val="52"/>
    <w:rsid w:val="00C4303B"/>
    <w:pPr>
      <w:spacing w:after="0" w:line="240" w:lineRule="auto"/>
    </w:pPr>
    <w:rPr>
      <w:rFonts w:eastAsiaTheme="minorHAnsi"/>
      <w:color w:val="000000" w:themeColor="text1"/>
      <w:kern w:val="2"/>
      <w:lang w:val="en-ID"/>
      <w14:ligatures w14:val="standardContextual"/>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46"/>
    <w:rsid w:val="00C4303B"/>
    <w:pPr>
      <w:spacing w:after="0" w:line="240" w:lineRule="auto"/>
    </w:pPr>
    <w:rPr>
      <w:rFonts w:eastAsiaTheme="minorHAnsi"/>
      <w:kern w:val="2"/>
      <w:lang w:val="en-ID"/>
      <w14:ligatures w14:val="standardContextual"/>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1">
    <w:name w:val="Style1"/>
    <w:uiPriority w:val="99"/>
    <w:rsid w:val="00C4303B"/>
    <w:pPr>
      <w:numPr>
        <w:numId w:val="3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13853">
      <w:bodyDiv w:val="1"/>
      <w:marLeft w:val="0"/>
      <w:marRight w:val="0"/>
      <w:marTop w:val="0"/>
      <w:marBottom w:val="0"/>
      <w:divBdr>
        <w:top w:val="none" w:sz="0" w:space="0" w:color="auto"/>
        <w:left w:val="none" w:sz="0" w:space="0" w:color="auto"/>
        <w:bottom w:val="none" w:sz="0" w:space="0" w:color="auto"/>
        <w:right w:val="none" w:sz="0" w:space="0" w:color="auto"/>
      </w:divBdr>
    </w:div>
    <w:div w:id="108857764">
      <w:bodyDiv w:val="1"/>
      <w:marLeft w:val="0"/>
      <w:marRight w:val="0"/>
      <w:marTop w:val="0"/>
      <w:marBottom w:val="0"/>
      <w:divBdr>
        <w:top w:val="none" w:sz="0" w:space="0" w:color="auto"/>
        <w:left w:val="none" w:sz="0" w:space="0" w:color="auto"/>
        <w:bottom w:val="none" w:sz="0" w:space="0" w:color="auto"/>
        <w:right w:val="none" w:sz="0" w:space="0" w:color="auto"/>
      </w:divBdr>
      <w:divsChild>
        <w:div w:id="132522997">
          <w:marLeft w:val="0"/>
          <w:marRight w:val="0"/>
          <w:marTop w:val="0"/>
          <w:marBottom w:val="0"/>
          <w:divBdr>
            <w:top w:val="none" w:sz="0" w:space="0" w:color="auto"/>
            <w:left w:val="none" w:sz="0" w:space="0" w:color="auto"/>
            <w:bottom w:val="none" w:sz="0" w:space="0" w:color="auto"/>
            <w:right w:val="none" w:sz="0" w:space="0" w:color="auto"/>
          </w:divBdr>
          <w:divsChild>
            <w:div w:id="1223758599">
              <w:marLeft w:val="0"/>
              <w:marRight w:val="0"/>
              <w:marTop w:val="0"/>
              <w:marBottom w:val="0"/>
              <w:divBdr>
                <w:top w:val="none" w:sz="0" w:space="0" w:color="auto"/>
                <w:left w:val="none" w:sz="0" w:space="0" w:color="auto"/>
                <w:bottom w:val="none" w:sz="0" w:space="0" w:color="auto"/>
                <w:right w:val="none" w:sz="0" w:space="0" w:color="auto"/>
              </w:divBdr>
              <w:divsChild>
                <w:div w:id="2057048204">
                  <w:marLeft w:val="0"/>
                  <w:marRight w:val="0"/>
                  <w:marTop w:val="0"/>
                  <w:marBottom w:val="0"/>
                  <w:divBdr>
                    <w:top w:val="none" w:sz="0" w:space="0" w:color="auto"/>
                    <w:left w:val="none" w:sz="0" w:space="0" w:color="auto"/>
                    <w:bottom w:val="none" w:sz="0" w:space="0" w:color="auto"/>
                    <w:right w:val="none" w:sz="0" w:space="0" w:color="auto"/>
                  </w:divBdr>
                  <w:divsChild>
                    <w:div w:id="1816490966">
                      <w:marLeft w:val="0"/>
                      <w:marRight w:val="0"/>
                      <w:marTop w:val="0"/>
                      <w:marBottom w:val="0"/>
                      <w:divBdr>
                        <w:top w:val="none" w:sz="0" w:space="0" w:color="auto"/>
                        <w:left w:val="none" w:sz="0" w:space="0" w:color="auto"/>
                        <w:bottom w:val="none" w:sz="0" w:space="0" w:color="auto"/>
                        <w:right w:val="none" w:sz="0" w:space="0" w:color="auto"/>
                      </w:divBdr>
                      <w:divsChild>
                        <w:div w:id="219364362">
                          <w:marLeft w:val="0"/>
                          <w:marRight w:val="0"/>
                          <w:marTop w:val="0"/>
                          <w:marBottom w:val="0"/>
                          <w:divBdr>
                            <w:top w:val="none" w:sz="0" w:space="0" w:color="auto"/>
                            <w:left w:val="none" w:sz="0" w:space="0" w:color="auto"/>
                            <w:bottom w:val="none" w:sz="0" w:space="0" w:color="auto"/>
                            <w:right w:val="none" w:sz="0" w:space="0" w:color="auto"/>
                          </w:divBdr>
                          <w:divsChild>
                            <w:div w:id="48582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731385">
      <w:bodyDiv w:val="1"/>
      <w:marLeft w:val="0"/>
      <w:marRight w:val="0"/>
      <w:marTop w:val="0"/>
      <w:marBottom w:val="0"/>
      <w:divBdr>
        <w:top w:val="none" w:sz="0" w:space="0" w:color="auto"/>
        <w:left w:val="none" w:sz="0" w:space="0" w:color="auto"/>
        <w:bottom w:val="none" w:sz="0" w:space="0" w:color="auto"/>
        <w:right w:val="none" w:sz="0" w:space="0" w:color="auto"/>
      </w:divBdr>
    </w:div>
    <w:div w:id="208733918">
      <w:bodyDiv w:val="1"/>
      <w:marLeft w:val="0"/>
      <w:marRight w:val="0"/>
      <w:marTop w:val="0"/>
      <w:marBottom w:val="0"/>
      <w:divBdr>
        <w:top w:val="none" w:sz="0" w:space="0" w:color="auto"/>
        <w:left w:val="none" w:sz="0" w:space="0" w:color="auto"/>
        <w:bottom w:val="none" w:sz="0" w:space="0" w:color="auto"/>
        <w:right w:val="none" w:sz="0" w:space="0" w:color="auto"/>
      </w:divBdr>
    </w:div>
    <w:div w:id="277764374">
      <w:bodyDiv w:val="1"/>
      <w:marLeft w:val="0"/>
      <w:marRight w:val="0"/>
      <w:marTop w:val="0"/>
      <w:marBottom w:val="0"/>
      <w:divBdr>
        <w:top w:val="none" w:sz="0" w:space="0" w:color="auto"/>
        <w:left w:val="none" w:sz="0" w:space="0" w:color="auto"/>
        <w:bottom w:val="none" w:sz="0" w:space="0" w:color="auto"/>
        <w:right w:val="none" w:sz="0" w:space="0" w:color="auto"/>
      </w:divBdr>
    </w:div>
    <w:div w:id="328481241">
      <w:bodyDiv w:val="1"/>
      <w:marLeft w:val="0"/>
      <w:marRight w:val="0"/>
      <w:marTop w:val="0"/>
      <w:marBottom w:val="0"/>
      <w:divBdr>
        <w:top w:val="none" w:sz="0" w:space="0" w:color="auto"/>
        <w:left w:val="none" w:sz="0" w:space="0" w:color="auto"/>
        <w:bottom w:val="none" w:sz="0" w:space="0" w:color="auto"/>
        <w:right w:val="none" w:sz="0" w:space="0" w:color="auto"/>
      </w:divBdr>
    </w:div>
    <w:div w:id="572664206">
      <w:bodyDiv w:val="1"/>
      <w:marLeft w:val="0"/>
      <w:marRight w:val="0"/>
      <w:marTop w:val="0"/>
      <w:marBottom w:val="0"/>
      <w:divBdr>
        <w:top w:val="none" w:sz="0" w:space="0" w:color="auto"/>
        <w:left w:val="none" w:sz="0" w:space="0" w:color="auto"/>
        <w:bottom w:val="none" w:sz="0" w:space="0" w:color="auto"/>
        <w:right w:val="none" w:sz="0" w:space="0" w:color="auto"/>
      </w:divBdr>
    </w:div>
    <w:div w:id="775488791">
      <w:bodyDiv w:val="1"/>
      <w:marLeft w:val="0"/>
      <w:marRight w:val="0"/>
      <w:marTop w:val="0"/>
      <w:marBottom w:val="0"/>
      <w:divBdr>
        <w:top w:val="none" w:sz="0" w:space="0" w:color="auto"/>
        <w:left w:val="none" w:sz="0" w:space="0" w:color="auto"/>
        <w:bottom w:val="none" w:sz="0" w:space="0" w:color="auto"/>
        <w:right w:val="none" w:sz="0" w:space="0" w:color="auto"/>
      </w:divBdr>
    </w:div>
    <w:div w:id="853616424">
      <w:bodyDiv w:val="1"/>
      <w:marLeft w:val="0"/>
      <w:marRight w:val="0"/>
      <w:marTop w:val="0"/>
      <w:marBottom w:val="0"/>
      <w:divBdr>
        <w:top w:val="none" w:sz="0" w:space="0" w:color="auto"/>
        <w:left w:val="none" w:sz="0" w:space="0" w:color="auto"/>
        <w:bottom w:val="none" w:sz="0" w:space="0" w:color="auto"/>
        <w:right w:val="none" w:sz="0" w:space="0" w:color="auto"/>
      </w:divBdr>
    </w:div>
    <w:div w:id="975183767">
      <w:bodyDiv w:val="1"/>
      <w:marLeft w:val="0"/>
      <w:marRight w:val="0"/>
      <w:marTop w:val="0"/>
      <w:marBottom w:val="0"/>
      <w:divBdr>
        <w:top w:val="none" w:sz="0" w:space="0" w:color="auto"/>
        <w:left w:val="none" w:sz="0" w:space="0" w:color="auto"/>
        <w:bottom w:val="none" w:sz="0" w:space="0" w:color="auto"/>
        <w:right w:val="none" w:sz="0" w:space="0" w:color="auto"/>
      </w:divBdr>
    </w:div>
    <w:div w:id="1040276367">
      <w:bodyDiv w:val="1"/>
      <w:marLeft w:val="0"/>
      <w:marRight w:val="0"/>
      <w:marTop w:val="0"/>
      <w:marBottom w:val="0"/>
      <w:divBdr>
        <w:top w:val="none" w:sz="0" w:space="0" w:color="auto"/>
        <w:left w:val="none" w:sz="0" w:space="0" w:color="auto"/>
        <w:bottom w:val="none" w:sz="0" w:space="0" w:color="auto"/>
        <w:right w:val="none" w:sz="0" w:space="0" w:color="auto"/>
      </w:divBdr>
    </w:div>
    <w:div w:id="1143887222">
      <w:bodyDiv w:val="1"/>
      <w:marLeft w:val="0"/>
      <w:marRight w:val="0"/>
      <w:marTop w:val="0"/>
      <w:marBottom w:val="0"/>
      <w:divBdr>
        <w:top w:val="none" w:sz="0" w:space="0" w:color="auto"/>
        <w:left w:val="none" w:sz="0" w:space="0" w:color="auto"/>
        <w:bottom w:val="none" w:sz="0" w:space="0" w:color="auto"/>
        <w:right w:val="none" w:sz="0" w:space="0" w:color="auto"/>
      </w:divBdr>
    </w:div>
    <w:div w:id="1401248616">
      <w:bodyDiv w:val="1"/>
      <w:marLeft w:val="0"/>
      <w:marRight w:val="0"/>
      <w:marTop w:val="0"/>
      <w:marBottom w:val="0"/>
      <w:divBdr>
        <w:top w:val="none" w:sz="0" w:space="0" w:color="auto"/>
        <w:left w:val="none" w:sz="0" w:space="0" w:color="auto"/>
        <w:bottom w:val="none" w:sz="0" w:space="0" w:color="auto"/>
        <w:right w:val="none" w:sz="0" w:space="0" w:color="auto"/>
      </w:divBdr>
    </w:div>
    <w:div w:id="1593050092">
      <w:bodyDiv w:val="1"/>
      <w:marLeft w:val="0"/>
      <w:marRight w:val="0"/>
      <w:marTop w:val="0"/>
      <w:marBottom w:val="0"/>
      <w:divBdr>
        <w:top w:val="none" w:sz="0" w:space="0" w:color="auto"/>
        <w:left w:val="none" w:sz="0" w:space="0" w:color="auto"/>
        <w:bottom w:val="none" w:sz="0" w:space="0" w:color="auto"/>
        <w:right w:val="none" w:sz="0" w:space="0" w:color="auto"/>
      </w:divBdr>
      <w:divsChild>
        <w:div w:id="950236261">
          <w:marLeft w:val="0"/>
          <w:marRight w:val="0"/>
          <w:marTop w:val="0"/>
          <w:marBottom w:val="0"/>
          <w:divBdr>
            <w:top w:val="none" w:sz="0" w:space="0" w:color="auto"/>
            <w:left w:val="none" w:sz="0" w:space="0" w:color="auto"/>
            <w:bottom w:val="none" w:sz="0" w:space="0" w:color="auto"/>
            <w:right w:val="none" w:sz="0" w:space="0" w:color="auto"/>
          </w:divBdr>
          <w:divsChild>
            <w:div w:id="1857965016">
              <w:marLeft w:val="0"/>
              <w:marRight w:val="0"/>
              <w:marTop w:val="0"/>
              <w:marBottom w:val="0"/>
              <w:divBdr>
                <w:top w:val="none" w:sz="0" w:space="0" w:color="auto"/>
                <w:left w:val="none" w:sz="0" w:space="0" w:color="auto"/>
                <w:bottom w:val="none" w:sz="0" w:space="0" w:color="auto"/>
                <w:right w:val="none" w:sz="0" w:space="0" w:color="auto"/>
              </w:divBdr>
              <w:divsChild>
                <w:div w:id="650863933">
                  <w:marLeft w:val="0"/>
                  <w:marRight w:val="0"/>
                  <w:marTop w:val="0"/>
                  <w:marBottom w:val="0"/>
                  <w:divBdr>
                    <w:top w:val="none" w:sz="0" w:space="0" w:color="auto"/>
                    <w:left w:val="none" w:sz="0" w:space="0" w:color="auto"/>
                    <w:bottom w:val="none" w:sz="0" w:space="0" w:color="auto"/>
                    <w:right w:val="none" w:sz="0" w:space="0" w:color="auto"/>
                  </w:divBdr>
                  <w:divsChild>
                    <w:div w:id="1041325033">
                      <w:marLeft w:val="0"/>
                      <w:marRight w:val="0"/>
                      <w:marTop w:val="0"/>
                      <w:marBottom w:val="0"/>
                      <w:divBdr>
                        <w:top w:val="none" w:sz="0" w:space="0" w:color="auto"/>
                        <w:left w:val="none" w:sz="0" w:space="0" w:color="auto"/>
                        <w:bottom w:val="none" w:sz="0" w:space="0" w:color="auto"/>
                        <w:right w:val="none" w:sz="0" w:space="0" w:color="auto"/>
                      </w:divBdr>
                      <w:divsChild>
                        <w:div w:id="1763791853">
                          <w:marLeft w:val="0"/>
                          <w:marRight w:val="0"/>
                          <w:marTop w:val="0"/>
                          <w:marBottom w:val="0"/>
                          <w:divBdr>
                            <w:top w:val="none" w:sz="0" w:space="0" w:color="auto"/>
                            <w:left w:val="none" w:sz="0" w:space="0" w:color="auto"/>
                            <w:bottom w:val="none" w:sz="0" w:space="0" w:color="auto"/>
                            <w:right w:val="none" w:sz="0" w:space="0" w:color="auto"/>
                          </w:divBdr>
                          <w:divsChild>
                            <w:div w:id="50563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2218208">
      <w:bodyDiv w:val="1"/>
      <w:marLeft w:val="0"/>
      <w:marRight w:val="0"/>
      <w:marTop w:val="0"/>
      <w:marBottom w:val="0"/>
      <w:divBdr>
        <w:top w:val="none" w:sz="0" w:space="0" w:color="auto"/>
        <w:left w:val="none" w:sz="0" w:space="0" w:color="auto"/>
        <w:bottom w:val="none" w:sz="0" w:space="0" w:color="auto"/>
        <w:right w:val="none" w:sz="0" w:space="0" w:color="auto"/>
      </w:divBdr>
      <w:divsChild>
        <w:div w:id="353465495">
          <w:marLeft w:val="0"/>
          <w:marRight w:val="0"/>
          <w:marTop w:val="0"/>
          <w:marBottom w:val="0"/>
          <w:divBdr>
            <w:top w:val="none" w:sz="0" w:space="0" w:color="auto"/>
            <w:left w:val="none" w:sz="0" w:space="0" w:color="auto"/>
            <w:bottom w:val="none" w:sz="0" w:space="0" w:color="auto"/>
            <w:right w:val="none" w:sz="0" w:space="0" w:color="auto"/>
          </w:divBdr>
          <w:divsChild>
            <w:div w:id="780488526">
              <w:marLeft w:val="0"/>
              <w:marRight w:val="0"/>
              <w:marTop w:val="0"/>
              <w:marBottom w:val="0"/>
              <w:divBdr>
                <w:top w:val="none" w:sz="0" w:space="0" w:color="auto"/>
                <w:left w:val="none" w:sz="0" w:space="0" w:color="auto"/>
                <w:bottom w:val="none" w:sz="0" w:space="0" w:color="auto"/>
                <w:right w:val="none" w:sz="0" w:space="0" w:color="auto"/>
              </w:divBdr>
              <w:divsChild>
                <w:div w:id="921110123">
                  <w:marLeft w:val="0"/>
                  <w:marRight w:val="0"/>
                  <w:marTop w:val="0"/>
                  <w:marBottom w:val="0"/>
                  <w:divBdr>
                    <w:top w:val="none" w:sz="0" w:space="0" w:color="auto"/>
                    <w:left w:val="none" w:sz="0" w:space="0" w:color="auto"/>
                    <w:bottom w:val="none" w:sz="0" w:space="0" w:color="auto"/>
                    <w:right w:val="none" w:sz="0" w:space="0" w:color="auto"/>
                  </w:divBdr>
                  <w:divsChild>
                    <w:div w:id="646054970">
                      <w:marLeft w:val="0"/>
                      <w:marRight w:val="0"/>
                      <w:marTop w:val="0"/>
                      <w:marBottom w:val="0"/>
                      <w:divBdr>
                        <w:top w:val="none" w:sz="0" w:space="0" w:color="auto"/>
                        <w:left w:val="none" w:sz="0" w:space="0" w:color="auto"/>
                        <w:bottom w:val="none" w:sz="0" w:space="0" w:color="auto"/>
                        <w:right w:val="none" w:sz="0" w:space="0" w:color="auto"/>
                      </w:divBdr>
                      <w:divsChild>
                        <w:div w:id="2058627212">
                          <w:marLeft w:val="0"/>
                          <w:marRight w:val="0"/>
                          <w:marTop w:val="0"/>
                          <w:marBottom w:val="0"/>
                          <w:divBdr>
                            <w:top w:val="none" w:sz="0" w:space="0" w:color="auto"/>
                            <w:left w:val="none" w:sz="0" w:space="0" w:color="auto"/>
                            <w:bottom w:val="none" w:sz="0" w:space="0" w:color="auto"/>
                            <w:right w:val="none" w:sz="0" w:space="0" w:color="auto"/>
                          </w:divBdr>
                          <w:divsChild>
                            <w:div w:id="195239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2303727">
      <w:bodyDiv w:val="1"/>
      <w:marLeft w:val="0"/>
      <w:marRight w:val="0"/>
      <w:marTop w:val="0"/>
      <w:marBottom w:val="0"/>
      <w:divBdr>
        <w:top w:val="none" w:sz="0" w:space="0" w:color="auto"/>
        <w:left w:val="none" w:sz="0" w:space="0" w:color="auto"/>
        <w:bottom w:val="none" w:sz="0" w:space="0" w:color="auto"/>
        <w:right w:val="none" w:sz="0" w:space="0" w:color="auto"/>
      </w:divBdr>
    </w:div>
    <w:div w:id="1953899843">
      <w:bodyDiv w:val="1"/>
      <w:marLeft w:val="0"/>
      <w:marRight w:val="0"/>
      <w:marTop w:val="0"/>
      <w:marBottom w:val="0"/>
      <w:divBdr>
        <w:top w:val="none" w:sz="0" w:space="0" w:color="auto"/>
        <w:left w:val="none" w:sz="0" w:space="0" w:color="auto"/>
        <w:bottom w:val="none" w:sz="0" w:space="0" w:color="auto"/>
        <w:right w:val="none" w:sz="0" w:space="0" w:color="auto"/>
      </w:divBdr>
      <w:divsChild>
        <w:div w:id="129132804">
          <w:marLeft w:val="0"/>
          <w:marRight w:val="0"/>
          <w:marTop w:val="0"/>
          <w:marBottom w:val="0"/>
          <w:divBdr>
            <w:top w:val="none" w:sz="0" w:space="0" w:color="auto"/>
            <w:left w:val="none" w:sz="0" w:space="0" w:color="auto"/>
            <w:bottom w:val="none" w:sz="0" w:space="0" w:color="auto"/>
            <w:right w:val="none" w:sz="0" w:space="0" w:color="auto"/>
          </w:divBdr>
          <w:divsChild>
            <w:div w:id="353961094">
              <w:marLeft w:val="0"/>
              <w:marRight w:val="0"/>
              <w:marTop w:val="0"/>
              <w:marBottom w:val="0"/>
              <w:divBdr>
                <w:top w:val="none" w:sz="0" w:space="0" w:color="auto"/>
                <w:left w:val="none" w:sz="0" w:space="0" w:color="auto"/>
                <w:bottom w:val="none" w:sz="0" w:space="0" w:color="auto"/>
                <w:right w:val="none" w:sz="0" w:space="0" w:color="auto"/>
              </w:divBdr>
              <w:divsChild>
                <w:div w:id="278952746">
                  <w:marLeft w:val="0"/>
                  <w:marRight w:val="0"/>
                  <w:marTop w:val="0"/>
                  <w:marBottom w:val="0"/>
                  <w:divBdr>
                    <w:top w:val="none" w:sz="0" w:space="0" w:color="auto"/>
                    <w:left w:val="none" w:sz="0" w:space="0" w:color="auto"/>
                    <w:bottom w:val="none" w:sz="0" w:space="0" w:color="auto"/>
                    <w:right w:val="none" w:sz="0" w:space="0" w:color="auto"/>
                  </w:divBdr>
                  <w:divsChild>
                    <w:div w:id="1561362078">
                      <w:marLeft w:val="0"/>
                      <w:marRight w:val="0"/>
                      <w:marTop w:val="0"/>
                      <w:marBottom w:val="0"/>
                      <w:divBdr>
                        <w:top w:val="none" w:sz="0" w:space="0" w:color="auto"/>
                        <w:left w:val="none" w:sz="0" w:space="0" w:color="auto"/>
                        <w:bottom w:val="none" w:sz="0" w:space="0" w:color="auto"/>
                        <w:right w:val="none" w:sz="0" w:space="0" w:color="auto"/>
                      </w:divBdr>
                      <w:divsChild>
                        <w:div w:id="1143035389">
                          <w:marLeft w:val="0"/>
                          <w:marRight w:val="0"/>
                          <w:marTop w:val="0"/>
                          <w:marBottom w:val="0"/>
                          <w:divBdr>
                            <w:top w:val="none" w:sz="0" w:space="0" w:color="auto"/>
                            <w:left w:val="none" w:sz="0" w:space="0" w:color="auto"/>
                            <w:bottom w:val="none" w:sz="0" w:space="0" w:color="auto"/>
                            <w:right w:val="none" w:sz="0" w:space="0" w:color="auto"/>
                          </w:divBdr>
                          <w:divsChild>
                            <w:div w:id="18332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387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3012010120@student.upnjatim.ac.id" TargetMode="External"/><Relationship Id="rId13" Type="http://schemas.openxmlformats.org/officeDocument/2006/relationships/hyperlink" Target="http://creativecommons.org/licenses/by-sa/4.0/"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hyperlink" Target="https://doi.or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hyperlink" Target="http://journal.uny.ac.id/index.php/jrpm" TargetMode="External"/><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u25</b:Tag>
    <b:SourceType>JournalArticle</b:SourceType>
    <b:Guid>{1DB51C79-52F5-4D5F-AE46-CADCBE3645E0}</b:Guid>
    <b:Author>
      <b:Author>
        <b:NameList>
          <b:Person>
            <b:Last>Baun</b:Last>
            <b:First>Alventur</b:First>
          </b:Person>
        </b:NameList>
      </b:Author>
    </b:Author>
    <b:Title>Sosialisasi dan Pelatihan Instrumen Tes Kebugaran Siswa Indonesia (TKSI) Kepada Mahasiswa PJKR UKAW</b:Title>
    <b:JournalName>Archive: Jurnal Pengabdian Kepada Masyarakat</b:JournalName>
    <b:Year>2025</b:Year>
    <b:Pages>121-134</b:Pages>
    <b:DOI>DOI: https://doi.org/10.55506/arch.v5i1.205</b:DOI>
    <b:RefOrder>1</b:RefOrder>
  </b:Source>
  <b:Source>
    <b:Tag>Abd20</b:Tag>
    <b:SourceType>JournalArticle</b:SourceType>
    <b:Guid>{45182686-435E-4A4B-ABF4-7B59604D4B3F}</b:Guid>
    <b:Author>
      <b:Author>
        <b:NameList>
          <b:Person>
            <b:Last>Abduh</b:Last>
            <b:First>Ikhwan</b:First>
          </b:Person>
        </b:NameList>
      </b:Author>
    </b:Author>
    <b:Title>Analysis of the Relationship between Physical Fitness Levels and Student Learning Outcomes</b:Title>
    <b:JournalName>JOSSAE : Journal of Sport Science and Education</b:JournalName>
    <b:Year>2020</b:Year>
    <b:Pages>75</b:Pages>
    <b:RefOrder>2</b:RefOrder>
  </b:Source>
  <b:Source>
    <b:Tag>Put23</b:Tag>
    <b:SourceType>JournalArticle</b:SourceType>
    <b:Guid>{9BDEC115-46BE-4559-BF4A-C26A708189B3}</b:Guid>
    <b:Author>
      <b:Author>
        <b:NameList>
          <b:Person>
            <b:Last>Putri</b:Last>
            <b:First>Pradita</b:First>
            <b:Middle>Ananda</b:Middle>
          </b:Person>
        </b:NameList>
      </b:Author>
    </b:Author>
    <b:Title>HUBUNGAN ANTARA KEBUGARAN JASMANI DAN KECERDASAN EMOSIONAL DENGAN MOTIVASI BELAJAR SISWA</b:Title>
    <b:JournalName>Jurnal Pendidikan Olahraga dan Kesehatan</b:JournalName>
    <b:Year>2023</b:Year>
    <b:Pages>333-338</b:Pages>
    <b:URL>https://ejournal.unesa.ac.id/index.php/jurnal-pendidikan-jasmani/issue/archive</b:URL>
    <b:RefOrder>3</b:RefOrder>
  </b:Source>
  <b:Source>
    <b:Tag>Nid24</b:Tag>
    <b:SourceType>JournalArticle</b:SourceType>
    <b:Guid>{955BF4D0-0D0C-40AA-B9E4-C0C962E42B53}</b:Guid>
    <b:Author>
      <b:Author>
        <b:NameList>
          <b:Person>
            <b:Last>Nidya</b:Last>
            <b:First>Indriana</b:First>
            <b:Middle>Rahma</b:Middle>
          </b:Person>
        </b:NameList>
      </b:Author>
    </b:Author>
    <b:Title>Hubungan Kebugaran Jasmani dengan Prestasi Belajar pada Siswa Sekolah Menengah Atas di Semarang</b:Title>
    <b:JournalName>Amerta Nutrition</b:JournalName>
    <b:Year>2024</b:Year>
    <b:Pages>105-114</b:Pages>
    <b:RefOrder>4</b:RefOrder>
  </b:Source>
  <b:Source>
    <b:Tag>Kem241</b:Tag>
    <b:SourceType>InternetSite</b:SourceType>
    <b:Guid>{BB1A53C3-3BC9-4309-9C3C-0F0BE05E40F6}</b:Guid>
    <b:Title>https://tksi.kemdikbud.go.id/home/fase/3</b:Title>
    <b:Year>2023</b:Year>
    <b:Author>
      <b:Author>
        <b:NameList>
          <b:Person>
            <b:Last>Kemendikbud</b:Last>
          </b:Person>
        </b:NameList>
      </b:Author>
    </b:Author>
    <b:InternetSiteTitle>https://tksi.kemdikbud.go.id/home/fase/3</b:InternetSiteTitle>
    <b:URL>https://tksi.kemdikbud.go.id/home/fase/3</b:URL>
    <b:RefOrder>5</b:RefOrder>
  </b:Source>
  <b:Source>
    <b:Tag>Jan24</b:Tag>
    <b:SourceType>JournalArticle</b:SourceType>
    <b:Guid>{FAF75A51-E6B8-43DE-A283-BB1B07E2A302}</b:Guid>
    <b:Author>
      <b:Author>
        <b:NameList>
          <b:Person>
            <b:Last>Jannah</b:Last>
            <b:First>Wardhatul</b:First>
          </b:Person>
        </b:NameList>
      </b:Author>
    </b:Author>
    <b:Title>Meningkatkan Gaya Hidup Bugar di Kalangan Remaja Melalui Evaluasi Hasil Tes Kebugaran Siswa Indonesia</b:Title>
    <b:JournalName>Jurnal Program Studi PGMI</b:JournalName>
    <b:Year>2024</b:Year>
    <b:Pages>312-320</b:Pages>
    <b:RefOrder>6</b:RefOrder>
  </b:Source>
  <b:Source>
    <b:Tag>Lub25</b:Tag>
    <b:SourceType>JournalArticle</b:SourceType>
    <b:Guid>{7989493D-B451-40E2-A2F2-476DF4227A5C}</b:Guid>
    <b:Title>Pelatihan Tes Kebugaran Siswa Indonesia (TKSI) bagi guru-guru PJOK di Desa Bulak Jatibarang Baru Kabupaten Indramayu</b:Title>
    <b:Year>2025</b:Year>
    <b:Author>
      <b:Author>
        <b:NameList>
          <b:Person>
            <b:Last>Lubis</b:Last>
            <b:First>Johansyah</b:First>
          </b:Person>
        </b:NameList>
      </b:Author>
    </b:Author>
    <b:JournalName>Jurnal Pengabdian Kepada Masyarakat</b:JournalName>
    <b:Pages>15-22</b:Pages>
    <b:RefOrder>7</b:RefOrder>
  </b:Source>
  <b:Source>
    <b:Tag>iti25</b:Tag>
    <b:SourceType>JournalArticle</b:SourceType>
    <b:Guid>{22103951-D684-428B-AB26-873DF2FBD1A5}</b:Guid>
    <b:Author>
      <b:Author>
        <b:NameList>
          <b:Person>
            <b:Last>Siti Halidjah1</b:Last>
            <b:First>Hery</b:First>
            <b:Middle>Kresnadi 2 , Asmayani Salimi 3 , Rio Pranata4 , Dyoty Aulia Vilda Ghasaya5 , Kartono6 , Agung Hartoyo7 , Hairida8 , Ricka Tesi Muskania9 , Nani Safrianty10 , Muhammad Irfan Izudin11, Bayu Prasodjo</b:Middle>
          </b:Person>
        </b:NameList>
      </b:Author>
    </b:Author>
    <b:Title>Sosialisasi Penguatan Soft Skills Bagi Calon Guru Sekolah Dasar</b:Title>
    <b:Year>2025</b:Year>
    <b:JournalName>Abdimasku</b:JournalName>
    <b:Pages>127-135</b:Pages>
    <b:RefOrder>8</b:RefOrder>
  </b:Source>
  <b:Source>
    <b:Tag>Led24</b:Tag>
    <b:SourceType>JournalArticle</b:SourceType>
    <b:Guid>{19957EA8-DCCB-4512-A500-D5D930C08C33}</b:Guid>
    <b:Author>
      <b:Author>
        <b:NameList>
          <b:Person>
            <b:Last>Lediana</b:Last>
          </b:Person>
        </b:NameList>
      </b:Author>
    </b:Author>
    <b:Title>Pengaruh Metode Ceramah , Diskusi Dan Demonstrasi Dalam Meningkatkan Keterampilan Interpersonal Peserta Didik</b:Title>
    <b:JournalName>Jurnal BIMA: Pusat Publikasi Ilmu Pendidikan Bahasa dan Sastra</b:JournalName>
    <b:Year>2024</b:Year>
    <b:Pages>228</b:Pages>
    <b:RefOrder>9</b:RefOrder>
  </b:Source>
  <b:Source>
    <b:Tag>Mau24</b:Tag>
    <b:SourceType>JournalArticle</b:SourceType>
    <b:Guid>{E6F094ED-3472-4204-99AB-072B3F563B46}</b:Guid>
    <b:Author>
      <b:Author>
        <b:NameList>
          <b:Person>
            <b:Last>Maulana</b:Last>
            <b:First>Rizal</b:First>
            <b:Middle>Ahmad</b:Middle>
          </b:Person>
        </b:NameList>
      </b:Author>
    </b:Author>
    <b:Title>Gender dan kebugaran jasmani siswa : analisis perbedaan hasil Tes Kebugaran Siswa Indonesia ( TKSI ) fase D Gender and students ' physical fitness : An analysis of differences in the results of the Indonesian Student Fitness Test ( TKSI ) Phase D </b:Title>
    <b:JournalName>urnal Olahraga Pendidikan Indonesia (JOPI)</b:JournalName>
    <b:Year>2024</b:Year>
    <b:Pages>39-49</b:Pages>
    <b:RefOrder>10</b:RefOrder>
  </b:Source>
  <b:Source>
    <b:Tag>Mut25</b:Tag>
    <b:SourceType>JournalArticle</b:SourceType>
    <b:Guid>{A1B869BF-B767-4024-B86D-525BFF891D32}</b:Guid>
    <b:Author>
      <b:Author>
        <b:NameList>
          <b:Person>
            <b:Last>Janna</b:Last>
            <b:First>Mutia</b:First>
            <b:Middle>Miftachul</b:Middle>
          </b:Person>
          <b:Person>
            <b:Last>Sirait</b:Last>
            <b:First>Sangkot</b:First>
          </b:Person>
          <b:Person>
            <b:Last>Arif</b:Last>
            <b:First>Mahmud</b:First>
          </b:Person>
        </b:NameList>
      </b:Author>
    </b:Author>
    <b:Title>PENDIDIKAN AGAMA ISLAM DALAM UU NOMOR 20 TAHUN 2003 TENTANG KEBIJAKAN SISTEM PENDIDIKAN NASIONAL </b:Title>
    <b:JournalName>Kuttab: Jurnal Ilmu Pendidikan Islam</b:JournalName>
    <b:Year>2025</b:Year>
    <b:Pages>226-242</b:Pages>
    <b:RefOrder>1</b:RefOrder>
  </b:Source>
  <b:Source>
    <b:Tag>Akh24</b:Tag>
    <b:SourceType>JournalArticle</b:SourceType>
    <b:Guid>{CC3DA22D-E09E-4F42-9F4C-81817C04C40A}</b:Guid>
    <b:Title>Karakteristik Peranan Pendidikan Agama Islam dalam pembentukan Akhlak Siswa di SMAMuhammadiyah 1 Palangka Raya</b:Title>
    <b:JournalName>Aslama: Jurnal Pendidikan Islam</b:JournalName>
    <b:Year>2024,</b:Year>
    <b:Pages>1-6</b:Pages>
    <b:Month>Desember</b:Month>
    <b:Volume>Vol. 01 , No 1</b:Volume>
    <b:Author>
      <b:Author>
        <b:NameList>
          <b:Person>
            <b:Last>Akhmad Khotib Fathul Huda</b:Last>
            <b:First>M.</b:First>
            <b:Middle>Rasyid Ridha, M. Syarif Hur Hidayat, Aisyah, Wenisa Geby Febiola</b:Middle>
          </b:Person>
        </b:NameList>
      </b:Author>
    </b:Author>
    <b:RefOrder>2</b:RefOrder>
  </b:Source>
  <b:Source>
    <b:Tag>Ris24</b:Tag>
    <b:SourceType>JournalArticle</b:SourceType>
    <b:Guid>{2B15350E-B14E-49C9-9ABA-D246343D2891}</b:Guid>
    <b:Author>
      <b:Author>
        <b:NameList>
          <b:Person>
            <b:Last>Risa Afriani</b:Last>
            <b:First>Fadriati,</b:First>
            <b:Middle>Nur Azizah</b:Middle>
          </b:Person>
        </b:NameList>
      </b:Author>
    </b:Author>
    <b:Title>Analisis Materi Ajar PAI Integratif Di Perguruan Tinggi Umum</b:Title>
    <b:JournalName>Tabyin: Jurnal Pendidikan Islam</b:JournalName>
    <b:Year>2024</b:Year>
    <b:Pages>143-158</b:Pages>
    <b:RefOrder>3</b:RefOrder>
  </b:Source>
  <b:Source>
    <b:Tag>Ahm211</b:Tag>
    <b:SourceType>JournalArticle</b:SourceType>
    <b:Guid>{3FB4BAC5-EAFB-4D8E-921C-711B014C17C0}</b:Guid>
    <b:Author>
      <b:Author>
        <b:NameList>
          <b:Person>
            <b:Last>Ahmad</b:Last>
          </b:Person>
        </b:NameList>
      </b:Author>
    </b:Author>
    <b:Title>Konsep Ta’dib Syed Muhammad Naquib Al-Attas dan Implikasinya dalam Pendidikan Islam</b:Title>
    <b:JournalName>An-Nur: Jurnal Studi Islam</b:JournalName>
    <b:Year>2021</b:Year>
    <b:Pages>32-50</b:Pages>
    <b:RefOrder>4</b:RefOrder>
  </b:Source>
  <b:Source>
    <b:Tag>Aid22</b:Tag>
    <b:SourceType>JournalArticle</b:SourceType>
    <b:Guid>{51B140BC-5D4F-4944-83D4-0D3BB4C79D15}</b:Guid>
    <b:Author>
      <b:Author>
        <b:NameList>
          <b:Person>
            <b:Last>Aidil Ridwan Daulay</b:Last>
            <b:First>Salminawati</b:First>
          </b:Person>
        </b:NameList>
      </b:Author>
    </b:Author>
    <b:Title>Integrasi Ilmu Agama dan Sains Terhadap Pendidikan Islam di Era Modern</b:Title>
    <b:JournalName>JOSR: Journal of Social Research</b:JournalName>
    <b:Year>2022</b:Year>
    <b:Pages>718-742</b:Pages>
    <b:RefOrder>5</b:RefOrder>
  </b:Source>
  <b:Source>
    <b:Tag>Sit21</b:Tag>
    <b:SourceType>JournalArticle</b:SourceType>
    <b:Guid>{ADA5BA86-86A7-41F4-9AC6-46D1396F1A51}</b:Guid>
    <b:Author>
      <b:Author>
        <b:NameList>
          <b:Person>
            <b:Last>Sitti Chadidjah</b:Last>
            <b:First>Agus</b:First>
            <b:Middle>Kusnayat, Uus Ruswandi, Bambang Syamsul Arifin</b:Middle>
          </b:Person>
        </b:NameList>
      </b:Author>
    </b:Author>
    <b:Title>Implementasi Nilai-Nilai Moderasi Beragama Dalam Pembelajaran PAI (Tinjauan Analisis Pada Pendidikan Dasar, Menengah Dan Tinggi)</b:Title>
    <b:JournalName>Al-Hasanah : Jurnal Pendidikan Agama Islam</b:JournalName>
    <b:Year>2021 </b:Year>
    <b:Pages>114-124</b:Pages>
    <b:RefOrder>6</b:RefOrder>
  </b:Source>
  <b:Source>
    <b:Tag>Sun25</b:Tag>
    <b:SourceType>JournalArticle</b:SourceType>
    <b:Guid>{6FB3AC60-F6FA-468A-A0CE-19B1F32B58D6}</b:Guid>
    <b:Author>
      <b:Author>
        <b:NameList>
          <b:Person>
            <b:Last>Sunarsi</b:Last>
            <b:First>La</b:First>
            <b:Middle>Ode Ismail Ahmad, Abdul Rahman Sakka: Sunarsi, La Ode Ismail Ahmad, Abdul Rahman Sakka: Revitalisasi Hadis Tentang Kewajiban Menuntut IlmuSunarsi, La Ode Ismail Ahmad, Abdul Rahman Sakka</b:Middle>
          </b:Person>
        </b:NameList>
      </b:Author>
    </b:Author>
    <b:Title>evitalisasi Hadis Tentang Kewajiban Menuntut Ilmu dalam Merespons Krisis Pendidikan Islam Kontemporer di Indonesia</b:Title>
    <b:JournalName>Al-Muhith: Jurnal Ilmu Al-Qur’an dan Hadits</b:JournalName>
    <b:Year>2025</b:Year>
    <b:Pages>325-338</b:Pages>
    <b:RefOrder>7</b:RefOrder>
  </b:Source>
  <b:Source>
    <b:Tag>Oct201</b:Tag>
    <b:SourceType>JournalArticle</b:SourceType>
    <b:Guid>{D54095AF-38DA-473A-96B9-7A32DAA2849B}</b:Guid>
    <b:Author>
      <b:Author>
        <b:NameList>
          <b:Person>
            <b:Last>Octiana Ristanti</b:Last>
            <b:First>Atika</b:First>
            <b:Middle>Suri , Candra Choirrudin , Lutfita Kurnia Dinanti</b:Middle>
          </b:Person>
        </b:NameList>
      </b:Author>
    </b:Author>
    <b:Title>Pendidikan Islam Dalam Sistem Pendidikan Nasional Telaah Terhadap UU Nomor 20 Tahun 2003</b:Title>
    <b:JournalName>Tawazun: JurnalPendidikan Islam</b:JournalName>
    <b:Year>2020</b:Year>
    <b:Pages>152-159</b:Pages>
    <b:RefOrder>8</b:RefOrder>
  </b:Source>
  <b:Source>
    <b:Tag>Kok21</b:Tag>
    <b:SourceType>JournalArticle</b:SourceType>
    <b:Guid>{CF9B95DE-2272-4CD9-AA3A-C029110C05B7}</b:Guid>
    <b:Author>
      <b:Author>
        <b:NameList>
          <b:Person>
            <b:Last>Koko Adya Winata</b:Last>
            <b:First>Uus</b:First>
            <b:Middle>Ruswandi,Bambang Samsul Arifin</b:Middle>
          </b:Person>
        </b:NameList>
      </b:Author>
    </b:Author>
    <b:Title>Pendidikan Agama Islam (PAI) dalam Kurikulum Nasional</b:Title>
    <b:JournalName>Attractive : Innovative Education Journal</b:JournalName>
    <b:Year>2021</b:Year>
    <b:Pages>138-151</b:Pages>
    <b:RefOrder>9</b:RefOrder>
  </b:Source>
  <b:Source>
    <b:Tag>Hil24</b:Tag>
    <b:SourceType>JournalArticle</b:SourceType>
    <b:Guid>{7DD60123-A1B2-4861-A474-E64E39A9880C}</b:Guid>
    <b:Title>Pendidikan Agama Islam: Pengertian, Tujuan, Dasar, danFungsi</b:Title>
    <b:Year>2024</b:Year>
    <b:Volume>Vol 2, No. 5</b:Volume>
    <b:Pages>125-136</b:Pages>
    <b:JournalName>Intellektika : Jurnal Ilmiah Mahasiswa</b:JournalName>
    <b:Month>September </b:Month>
    <b:Author>
      <b:Author>
        <b:NameList>
          <b:Person>
            <b:Last>Hilda Darmaini Siregar</b:Last>
            <b:First>Zainal</b:First>
            <b:Middle>Efendi Hasibuan</b:Middle>
          </b:Person>
        </b:NameList>
      </b:Author>
    </b:Author>
    <b:RefOrder>10</b:RefOrder>
  </b:Source>
  <b:Source>
    <b:Tag>Oct20</b:Tag>
    <b:SourceType>JournalArticle</b:SourceType>
    <b:Guid>{151725EA-75A3-44DE-ADB7-373D69A13056}</b:Guid>
    <b:Author>
      <b:Author>
        <b:NameList>
          <b:Person>
            <b:Last>Octiana Ristanti</b:Last>
            <b:First>Atika</b:First>
            <b:Middle>Suri, Candra Choirrudin, Lutfita Kurnia Dinanti</b:Middle>
          </b:Person>
        </b:NameList>
      </b:Author>
    </b:Author>
    <b:Title>Pendidikan Islam Dalam Sistem Pendidikan Nasional Telaah Terhadap UU Nomor 20 Tahun 2003</b:Title>
    <b:JournalName>Tawazun: JurnalPendidikan Islam</b:JournalName>
    <b:Year>2020</b:Year>
    <b:Pages>152-159</b:Pages>
    <b:RefOrder>11</b:RefOrder>
  </b:Source>
  <b:Source>
    <b:Tag>Qon23</b:Tag>
    <b:SourceType>JournalArticle</b:SourceType>
    <b:Guid>{E5E940AA-F9BF-490E-8CD9-AD70131BF2EC}</b:Guid>
    <b:Author>
      <b:Author>
        <b:NameList>
          <b:Person>
            <b:Last>Mubarok</b:Last>
            <b:First>Qonita</b:First>
            <b:Middle>Gita Praha Zulham Akhmad &amp; Dede Husni</b:Middle>
          </b:Person>
        </b:NameList>
      </b:Author>
    </b:Author>
    <b:Title>KEDUDUKAN PENDIDIKAN ISLAMDALAM UU NO 20 TAHUN 2003TENTANG SISTEM PENDIDIKAN NASIONAL</b:Title>
    <b:JournalName>Mabahithuna: Journal of Islamic Education Research</b:JournalName>
    <b:Year>2023</b:Year>
    <b:Pages>81-93</b:Pages>
    <b:RefOrder>12</b:RefOrder>
  </b:Source>
  <b:Source>
    <b:Tag>Mua23</b:Tag>
    <b:SourceType>JournalArticle</b:SourceType>
    <b:Guid>{214CECBB-2166-4442-8EEA-9914EE2999D8}</b:Guid>
    <b:Author>
      <b:Author>
        <b:NameList>
          <b:Person>
            <b:Last>Muaz</b:Last>
            <b:First>Dindin</b:First>
            <b:Middle>Alawi, Uus Ruswandi, Bambang Samsul Arif</b:Middle>
          </b:Person>
        </b:NameList>
      </b:Author>
    </b:Author>
    <b:Title>Urgensi Pendidikan Agama Islam dalam Sistem Pendidikan Nasional</b:Title>
    <b:JournalName>JIIP (Jurnal Ilmiah Ilmu Pendidikan) </b:JournalName>
    <b:Year>2023</b:Year>
    <b:Pages>572-584</b:Pages>
    <b:RefOrder>13</b:RefOrder>
  </b:Source>
  <b:Source>
    <b:Tag>Ded211</b:Tag>
    <b:SourceType>JournalArticle</b:SourceType>
    <b:Guid>{286ED5A8-1A32-4A5E-A46A-AD5B76E8C5C4}</b:Guid>
    <b:Author>
      <b:Author>
        <b:NameList>
          <b:Person>
            <b:Last>Dedi Supriadi</b:Last>
            <b:First>Akhmad</b:First>
            <b:Middle>Alim,Abdu Rahmat Rosyadi</b:Middle>
          </b:Person>
        </b:NameList>
      </b:Author>
    </b:Author>
    <b:Title>Wajib Belajar Pendidikan Agama Islamdalam Perspektif Kebijakan Pendidikan Nasional</b:Title>
    <b:JournalName>Edukasi Islami: Jurnal Pendidikan Islam</b:JournalName>
    <b:Year>2021</b:Year>
    <b:Pages>1-20</b:Pages>
    <b:RefOrder>14</b:RefOrder>
  </b:Source>
  <b:Source>
    <b:Tag>Rik18</b:Tag>
    <b:SourceType>JournalArticle</b:SourceType>
    <b:Guid>{832CFBB4-9041-405F-8B28-D58D28DCEE48}</b:Guid>
    <b:Author>
      <b:Author>
        <b:NameList>
          <b:Person>
            <b:Last>Salfitha</b:Last>
            <b:First>Rikha</b:First>
          </b:Person>
        </b:NameList>
      </b:Author>
    </b:Author>
    <b:Title>Pengaruh Implementasi Kebijakan Kurikulum terhadap Kinerja Guru dalam Mewujudkan Hasil Belajar Siswa pada Mata Pelajaran Pendidikan Agama Islam</b:Title>
    <b:JournalName>Khazanah Akademia</b:JournalName>
    <b:Year>2018</b:Year>
    <b:Pages>1-12</b:Pages>
    <b:RefOrder>15</b:RefOrder>
  </b:Source>
  <b:Source>
    <b:Tag>Sam15</b:Tag>
    <b:SourceType>JournalArticle</b:SourceType>
    <b:Guid>{DF074FF7-C8A2-45BF-8CDC-0512975034B7}</b:Guid>
    <b:Author>
      <b:Author>
        <b:NameList>
          <b:Person>
            <b:Last>Samrin</b:Last>
          </b:Person>
        </b:NameList>
      </b:Author>
    </b:Author>
    <b:Title> Pendidikan Agama Islam Dalam Sistem Pendidikan Nasional di Indonesia </b:Title>
    <b:JournalName>Jurnal Al-Ta’dib</b:JournalName>
    <b:Year>2015</b:Year>
    <b:Pages>101-116</b:Pages>
    <b:RefOrder>16</b:RefOrder>
  </b:Source>
  <b:Source>
    <b:Tag>Kim20</b:Tag>
    <b:SourceType>JournalArticle</b:SourceType>
    <b:Guid>{72D63697-FC1D-47DA-9E20-6B8B770F411B}</b:Guid>
    <b:Title>Visual branding strategies on social media: Engagement through digital storytelling.</b:Title>
    <b:Year>2020</b:Year>
    <b:Author>
      <b:Author>
        <b:NameList>
          <b:Person>
            <b:Last>Kim</b:Last>
            <b:First>H.,</b:First>
            <b:Middle>&amp; Song, J</b:Middle>
          </b:Person>
        </b:NameList>
      </b:Author>
    </b:Author>
    <b:JournalName>Journal of Marketing Communication</b:JournalName>
    <b:Pages>245–260</b:Pages>
    <b:RefOrder>1</b:RefOrder>
  </b:Source>
  <b:Source>
    <b:Tag>Pra22</b:Tag>
    <b:SourceType>JournalArticle</b:SourceType>
    <b:Guid>{362E55C6-1AD6-4D89-96A9-2E35BA0AEA43}</b:Guid>
    <b:Author>
      <b:Author>
        <b:NameList>
          <b:Person>
            <b:Last>Pratiwi</b:Last>
            <b:First>R.,</b:First>
            <b:Middle>&amp; Santoso, D.</b:Middle>
          </b:Person>
        </b:NameList>
      </b:Author>
    </b:Author>
    <b:Title>Digital marketing challenges for local craft SMEs in Indonesia</b:Title>
    <b:JournalName>Journal of Creative Industry Studies</b:JournalName>
    <b:Year>2022</b:Year>
    <b:Pages>112–124.</b:Pages>
    <b:RefOrder>2</b:RefOrder>
  </b:Source>
  <b:Source>
    <b:Tag>Mur18</b:Tag>
    <b:SourceType>Book</b:SourceType>
    <b:Guid>{66F0C141-199E-461F-BDB5-957E3C638BB2}</b:Guid>
    <b:Title>Hamlet on the Holodeck: The future of narrative in cyberspace.</b:Title>
    <b:Year>2018</b:Year>
    <b:Author>
      <b:Author>
        <b:NameList>
          <b:Person>
            <b:Last>Murray</b:Last>
            <b:First>J</b:First>
          </b:Person>
        </b:NameList>
      </b:Author>
    </b:Author>
    <b:Publisher>MIT Press</b:Publisher>
    <b:RefOrder>3</b:RefOrder>
  </b:Source>
  <b:Source>
    <b:Tag>Lam19</b:Tag>
    <b:SourceType>Book</b:SourceType>
    <b:Guid>{1E01302F-AD08-4455-AD32-C2416DA4401E}</b:Guid>
    <b:Author>
      <b:Author>
        <b:NameList>
          <b:Person>
            <b:Last>Lambert</b:Last>
            <b:First>J.</b:First>
          </b:Person>
        </b:NameList>
      </b:Author>
    </b:Author>
    <b:Title>Digital storytelling: Capturing lives, creating community (5th ed.)</b:Title>
    <b:Year>2019</b:Year>
    <b:Publisher>Routledge</b:Publisher>
    <b:RefOrder>4</b:RefOrder>
  </b:Source>
  <b:Source>
    <b:Tag>Set21</b:Tag>
    <b:SourceType>JournalArticle</b:SourceType>
    <b:Guid>{BEA368C5-55F1-4FCD-B98D-86F4EA3D85CA}</b:Guid>
    <b:Author>
      <b:Author>
        <b:NameList>
          <b:Person>
            <b:Last>Setiadi</b:Last>
            <b:First>A.</b:First>
          </b:Person>
        </b:NameList>
      </b:Author>
    </b:Author>
    <b:Title>Social media engagement and purchase intention in creative MSMEs</b:Title>
    <b:Year>2021</b:Year>
    <b:JournalName>Indonesian Journal of Communication Studies,</b:JournalName>
    <b:Pages>34–47</b:Pages>
    <b:RefOrder>5</b:RefOrder>
  </b:Source>
  <b:Source>
    <b:Tag>Put</b:Tag>
    <b:SourceType>JournalArticle</b:SourceType>
    <b:Guid>{25EFFF97-AF96-46AE-8FD1-3E0DD699FBD1}</b:Guid>
    <b:Author>
      <b:Author>
        <b:NameList>
          <b:Person>
            <b:Last>Putri</b:Last>
            <b:First>R.</b:First>
            <b:Middle>L., &amp; Martanti, D. E</b:Middle>
          </b:Person>
        </b:NameList>
      </b:Author>
    </b:Author>
    <b:Title>Pemberdayaan Usaha Ekonomi Produktif Bagi Masyarakat Di Kelurahan Kepanjen Lor Kota Blitar Dalam Pelatihan Pembuatan Keripik Pepaya.</b:Title>
    <b:JournalName>Celebes Abdimas: Jurnal Pengabdian Kepada Masyarakat, 1(1),</b:JournalName>
    <b:Year>2019</b:Year>
    <b:Pages>09-14</b:Pages>
    <b:RefOrder>6</b:RefOrder>
  </b:Source>
  <b:Source>
    <b:Tag>EIn14</b:Tag>
    <b:SourceType>JournalArticle</b:SourceType>
    <b:Guid>{8F0A7D14-BF2D-46E8-B794-7CDD59518FFE}</b:Guid>
    <b:Author>
      <b:Author>
        <b:NameList>
          <b:Person>
            <b:Last>Indrizal</b:Last>
          </b:Person>
        </b:NameList>
      </b:Author>
    </b:Author>
    <b:Title>Diskusi Kelompok Terarah</b:Title>
    <b:Year>2014</b:Year>
    <b:JournalName>Jurnal Antropologi: Isu-Isu Sosial Budaya,</b:JournalName>
    <b:Pages>161</b:Pages>
    <b:RefOrder>7</b:RefOrder>
  </b:Source>
  <b:Source>
    <b:Tag>Arw</b:Tag>
    <b:SourceType>JournalArticle</b:SourceType>
    <b:Guid>{D538D968-A42B-4C7B-9AED-A18A962C4D04}</b:Guid>
    <b:Author>
      <b:Author>
        <b:NameList>
          <b:Person>
            <b:Last>Arwati</b:Last>
            <b:First>S.,</b:First>
            <b:Middle>&amp; Syarif, A.</b:Middle>
          </b:Person>
        </b:NameList>
      </b:Author>
    </b:Author>
    <b:JournalName>Jurnal Pengabdian Al-Ikhlas Universitas Islam Kalimantan Muhammad Arsyad Al Banjary 4</b:JournalName>
    <b:Year>2019</b:Year>
    <b:Title>Produk Olahan Pepaya Pada KWT Al-Muhajirin Di kelurahan Tamalarea Jaya Kecamatan Tamalanrea</b:Title>
    <b:Pages>1</b:Pages>
    <b:RefOrder>8</b:RefOrder>
  </b:Source>
  <b:Source>
    <b:Tag>Fis</b:Tag>
    <b:SourceType>JournalArticle</b:SourceType>
    <b:Guid>{432D8A32-9081-4EC6-A064-33EE6F77B914}</b:Guid>
    <b:Author>
      <b:Author>
        <b:NameList>
          <b:Person>
            <b:Last>Fisher</b:Last>
            <b:First>W.</b:First>
            <b:Middle>R</b:Middle>
          </b:Person>
        </b:NameList>
      </b:Author>
    </b:Author>
    <b:Year>1984</b:Year>
    <b:Publisher>Communications Monographs</b:Publisher>
    <b:Pages>1-22</b:Pages>
    <b:JournalName>Communications Monographs</b:JournalName>
    <b:Title>Narration as a human communication paradigm: The case of public moral argument.</b:Title>
    <b:RefOrder>9</b:RefOrder>
  </b:Source>
  <b:Source>
    <b:Tag>Hav07</b:Tag>
    <b:SourceType>Book</b:SourceType>
    <b:Guid>{C4696E2B-4FE6-4265-8CBB-A20D8821A221}</b:Guid>
    <b:Title>Story proof: The science behind the startling power of story</b:Title>
    <b:Year>2007</b:Year>
    <b:Author>
      <b:Author>
        <b:NameList>
          <b:Person>
            <b:Last>Haven</b:Last>
            <b:First>K.</b:First>
          </b:Person>
        </b:NameList>
      </b:Author>
    </b:Author>
    <b:Publisher>Libraries Unlimited</b:Publisher>
    <b:RefOrder>10</b:RefOrder>
  </b:Source>
  <b:Source>
    <b:Tag>Bev06</b:Tag>
    <b:SourceType>JournalArticle</b:SourceType>
    <b:Guid>{D9FB41B0-C0D5-469A-8EA0-D10A9ABEA104}</b:Guid>
    <b:Title>The ‘real thing’: Branding authenticity in the luxury wine trade</b:Title>
    <b:Year>2006</b:Year>
    <b:Author>
      <b:Author>
        <b:NameList>
          <b:Person>
            <b:Last>Beverland</b:Last>
            <b:First>M</b:First>
          </b:Person>
        </b:NameList>
      </b:Author>
    </b:Author>
    <b:JournalName>ournal of Business Research</b:JournalName>
    <b:Pages>251–258</b:Pages>
    <b:RefOrder>11</b:RefOrder>
  </b:Source>
  <b:Source>
    <b:Tag>Mes12</b:Tag>
    <b:SourceType>Book</b:SourceType>
    <b:Guid>{9D7AE570-528B-4C24-B568-FC9C38F1444F}</b:Guid>
    <b:Title>Visual persuasion: The role of images in advertising.</b:Title>
    <b:Year>2012</b:Year>
    <b:Author>
      <b:Author>
        <b:NameList>
          <b:Person>
            <b:Last>Messaris</b:Last>
            <b:First>P</b:First>
          </b:Person>
        </b:NameList>
      </b:Author>
    </b:Author>
    <b:Publisher>SAGE Publications.</b:Publisher>
    <b:RefOrder>12</b:RefOrder>
  </b:Source>
  <b:Source>
    <b:Tag>Cam14</b:Tag>
    <b:SourceType>JournalArticle</b:SourceType>
    <b:Guid>{98288CDD-55AF-4622-B3A9-38A206C2C95E}</b:Guid>
    <b:Title>Sense of place: The importance for destination branding.</b:Title>
    <b:Year>2014</b:Year>
    <b:Author>
      <b:Author>
        <b:NameList>
          <b:Person>
            <b:Last>Campelo</b:Last>
            <b:First>A.,</b:First>
            <b:Middle>Aitken, R., Thyne, M., &amp; Gnoth, J.</b:Middle>
          </b:Person>
        </b:NameList>
      </b:Author>
    </b:Author>
    <b:JournalName>Journal of Travel Research,</b:JournalName>
    <b:Pages>154–166.</b:Pages>
    <b:RefOrder>13</b:RefOrder>
  </b:Source>
  <b:Source>
    <b:Tag>Gun11</b:Tag>
    <b:SourceType>Book</b:SourceType>
    <b:Guid>{8FF2B65C-822F-4CD3-A1C8-6A4A0E397ED4}</b:Guid>
    <b:Title>Content marketing for dummies.</b:Title>
    <b:Year>2011</b:Year>
    <b:Author>
      <b:Author>
        <b:NameList>
          <b:Person>
            <b:Last>Gunelius</b:Last>
            <b:First>S</b:First>
          </b:Person>
        </b:NameList>
      </b:Author>
    </b:Author>
    <b:Publisher>Wiley</b:Publisher>
    <b:RefOrder>14</b:RefOrder>
  </b:Source>
  <b:Source>
    <b:Tag>Put20</b:Tag>
    <b:SourceType>JournalArticle</b:SourceType>
    <b:Guid>{2D108FC9-9EC9-4281-875F-AAA7D4592589}</b:Guid>
    <b:Author>
      <b:Author>
        <b:NameList>
          <b:Person>
            <b:Last>Putra</b:Last>
          </b:Person>
        </b:NameList>
      </b:Author>
    </b:Author>
    <b:Title>PENGEMBANGAN DESA WISATA CARANGSARI DAN PARTISIPASI MASYARAKAT LOKAL</b:Title>
    <b:JournalName>Jurnal Masyarakat Dan Budaya</b:JournalName>
    <b:Year>2020</b:Year>
    <b:Pages>22</b:Pages>
    <b:RefOrder>15</b:RefOrder>
  </b:Source>
  <b:Source>
    <b:Tag>Ahm20</b:Tag>
    <b:SourceType>Book</b:SourceType>
    <b:Guid>{0614A837-F1A2-6649-A5CA-8CF84E34416D}</b:Guid>
    <b:Title>Psikologi Pernikahan: Persiapan Mental Calon Pengantin</b:Title>
    <b:Year>2020</b:Year>
    <b:City>Jakarta</b:City>
    <b:Publisher>Pustaka Islam</b:Publisher>
    <b:Author>
      <b:Author>
        <b:NameList>
          <b:Person>
            <b:Last>Ahmad</b:Last>
            <b:First>R</b:First>
          </b:Person>
        </b:NameList>
      </b:Author>
    </b:Author>
    <b:RefOrder>1</b:RefOrder>
  </b:Source>
  <b:Source>
    <b:Tag>Bra14</b:Tag>
    <b:SourceType>Book</b:SourceType>
    <b:Guid>{FD214826-9A57-F341-B5D2-1B80D79BA1AF}</b:Guid>
    <b:Author>
      <b:Author>
        <b:Corporate>Braun,V.,&amp; Clarke,V</b:Corporate>
      </b:Author>
    </b:Author>
    <b:Title>Using Thematic Analysis in Psychology. Qualitative Research in Psychology</b:Title>
    <b:Publisher>Sage Publications</b:Publisher>
    <b:Year>2014</b:Year>
    <b:RefOrder>2</b:RefOrder>
  </b:Source>
  <b:Source>
    <b:Tag>Cre14</b:Tag>
    <b:SourceType>Book</b:SourceType>
    <b:Guid>{65116FEA-E845-4642-961D-43273976ECDA}</b:Guid>
    <b:Title>Research Design: Qualitative, Quantitative, and Mixed Maethods</b:Title>
    <b:City>Approaches</b:City>
    <b:Publisher>Sage Publications</b:Publisher>
    <b:Year>2014</b:Year>
    <b:Author>
      <b:Author>
        <b:NameList>
          <b:Person>
            <b:Last>Creswell</b:Last>
            <b:First>j.w</b:First>
          </b:Person>
        </b:NameList>
      </b:Author>
    </b:Author>
    <b:RefOrder>3</b:RefOrder>
  </b:Source>
  <b:Source>
    <b:Tag>Nis18</b:Tag>
    <b:SourceType>JournalArticle</b:SourceType>
    <b:Guid>{5A3F2308-02C6-504E-98C8-83554E904D89}</b:Guid>
    <b:Title>Konsep Keluarga Sakinah dalam Perspektif Islam</b:Title>
    <b:Year>2018</b:Year>
    <b:Author>
      <b:Author>
        <b:NameList>
          <b:Person>
            <b:Last>Nisa</b:Last>
            <b:First>F</b:First>
          </b:Person>
        </b:NameList>
      </b:Author>
    </b:Author>
    <b:JournalName>Jurna Studi Islam</b:JournalName>
    <b:Pages>112-125</b:Pages>
    <b:RefOrder>4</b:RefOrder>
  </b:Source>
  <b:Source>
    <b:Tag>Vic67</b:Tag>
    <b:SourceType>Book</b:SourceType>
    <b:Guid>{0FE9490D-25EE-41D2-BD0D-157DC2E2B642}</b:Guid>
    <b:Author>
      <b:Author>
        <b:Corporate>Victor Witter Turner </b:Corporate>
      </b:Author>
    </b:Author>
    <b:Title>The Forest of Symbols : Aspects of Ndembu Ritual </b:Title>
    <b:Year>1967 </b:Year>
    <b:City>Ithaca, Nwe York </b:City>
    <b:Publisher>Cornell University Press</b:Publisher>
    <b:RefOrder>1</b:RefOrder>
  </b:Source>
  <b:Source>
    <b:Tag>Koe09</b:Tag>
    <b:SourceType>Book</b:SourceType>
    <b:Guid>{BB911CA0-048C-46E4-AF6F-B3BB18B87354}</b:Guid>
    <b:Author>
      <b:Author>
        <b:Corporate>Koentjaraningrat </b:Corporate>
      </b:Author>
    </b:Author>
    <b:Title>Pengantar Ilmu Antropologi </b:Title>
    <b:Year>2009</b:Year>
    <b:City>Jakarta </b:City>
    <b:Publisher>Rineka Cipta </b:Publisher>
    <b:RefOrder>2</b:RefOrder>
  </b:Source>
  <b:Source>
    <b:Tag>Ale97</b:Tag>
    <b:SourceType>Book</b:SourceType>
    <b:Guid>{17559308-0794-46CF-A9C3-C508E0E05683}</b:Guid>
    <b:Author>
      <b:Author>
        <b:Corporate>Alessandro Duranti </b:Corporate>
      </b:Author>
    </b:Author>
    <b:Title>Linguistic Anthrology </b:Title>
    <b:Year>1997</b:Year>
    <b:City>Cambridge University Press </b:City>
    <b:Publisher>Italia </b:Publisher>
    <b:RefOrder>3</b:RefOrder>
  </b:Source>
  <b:Source>
    <b:Tag>Cli73</b:Tag>
    <b:SourceType>Book</b:SourceType>
    <b:Guid>{7E867614-66C9-4ADD-9F88-0E3F7875C5B4}</b:Guid>
    <b:Author>
      <b:Author>
        <b:Corporate>Clifford Geertz </b:Corporate>
      </b:Author>
    </b:Author>
    <b:Title>The Interpretation of Cultures : Selected Essays </b:Title>
    <b:Year>1973 </b:Year>
    <b:City>New York </b:City>
    <b:Publisher>Basic Books </b:Publisher>
    <b:RefOrder>4</b:RefOrder>
  </b:Source>
  <b:Source>
    <b:Tag>Nur24</b:Tag>
    <b:SourceType>JournalArticle</b:SourceType>
    <b:Guid>{FF5ABC76-186A-49A9-8658-463B94CD8DD9}</b:Guid>
    <b:Title>Analisis Makna Simbolik Dalam Prosesi Pernikahan Suku Bangsa Batak Mandailing di Tapanuli Selatan, Sumatera Utara </b:Title>
    <b:Year>2024 </b:Year>
    <b:Author>
      <b:Author>
        <b:Corporate>Nurhanipah Harahap </b:Corporate>
      </b:Author>
    </b:Author>
    <b:JournalName>Jurnal Etnika </b:JournalName>
    <b:RefOrder>5</b:RefOrder>
  </b:Source>
  <b:Source>
    <b:Tag>Dinar</b:Tag>
    <b:SourceType>Report</b:SourceType>
    <b:Guid>{EFFCD276-4CEC-490C-A603-4F83442F2471}</b:Guid>
    <b:Author>
      <b:Author>
        <b:Corporate>Dina Lili Handayani </b:Corporate>
      </b:Author>
    </b:Author>
    <b:Year>Makna Simbolik Tradisi Mangupa Upa Masyarakat Mandailing Desa Sukaramai Kec Tapung Hulu Kab Kampar </b:Year>
    <b:Publisher>Universitas Islam Negeri Sultan Syarif Kasim Riau </b:Publisher>
    <b:City>Pekanbaru, Riau </b:City>
    <b:RefOrder>6</b:RefOrder>
  </b:Source>
  <b:Source>
    <b:Tag>Muh23</b:Tag>
    <b:SourceType>JournalArticle</b:SourceType>
    <b:Guid>{E70E7BAD-D230-4D83-B3B0-2E728AC1DA00}</b:Guid>
    <b:Title>Poken Bonte : a Tradition of the Mandailing Community in Celcoming Eid Al-Fitr</b:Title>
    <b:Year>2023</b:Year>
    <b:Author>
      <b:Author>
        <b:Corporate>Muhammad Zusanri Batubara, Dhita Larci De Fila </b:Corporate>
      </b:Author>
    </b:Author>
    <b:JournalName>Analisa Journal os Social Science and Religion </b:JournalName>
    <b:RefOrder>7</b:RefOrder>
  </b:Source>
  <b:Source>
    <b:Tag>Wil03</b:Tag>
    <b:SourceType>Book</b:SourceType>
    <b:Guid>{634511EC-697E-4412-BD58-977D9ED712DF}</b:Guid>
    <b:Author>
      <b:Author>
        <b:Corporate>William Lawrence Neuman</b:Corporate>
      </b:Author>
    </b:Author>
    <b:Title>Social research methodes : qualitative and quantitatif approaches</b:Title>
    <b:Year>2003</b:Year>
    <b:City>Boston </b:City>
    <b:Publisher>Pearcon Education</b:Publisher>
    <b:RefOrder>8</b:RefOrder>
  </b:Source>
  <b:Source>
    <b:Tag>Bro44</b:Tag>
    <b:SourceType>Book</b:SourceType>
    <b:Guid>{3ED04757-AC8E-4915-B223-9121A8598F81}</b:Guid>
    <b:Author>
      <b:Author>
        <b:Corporate>Bronislaw Malinowski </b:Corporate>
      </b:Author>
    </b:Author>
    <b:Title>A Scientific Theory of culture and other essays </b:Title>
    <b:Year>1944</b:Year>
    <b:City>Chapel Hill, Nort Carolina </b:City>
    <b:Publisher>The Univercity of North Carolina Press</b:Publisher>
    <b:RefOrder>9</b:RefOrder>
  </b:Source>
  <b:Source>
    <b:Tag>Tho25</b:Tag>
    <b:SourceType>JournalArticle</b:SourceType>
    <b:Guid>{D4416E59-B7FF-4EFA-B7E1-F40BF5C6D3F3}</b:Guid>
    <b:LCID>id-ID</b:LCID>
    <b:Title>Implementasi Algoritma Naïve Bayes dalam Prediksi Penerimaan Mahasiswa Penerima Beasiswa KIP di Universitas Adzkia</b:Title>
    <b:JournalName>Jurnal FASILKOM (teknologi inFormASi dan ILmu KOMputer) </b:JournalName>
    <b:Year>2025</b:Year>
    <b:Pages>1-194</b:Pages>
    <b:Author>
      <b:Author>
        <b:NameList>
          <b:Person>
            <b:Last>Thoriq</b:Last>
            <b:First>Muhammad</b:First>
          </b:Person>
          <b:Person>
            <b:Last>Maulana</b:Last>
            <b:First>Fajar</b:First>
          </b:Person>
          <b:Person>
            <b:Last>Eirlangga</b:Last>
            <b:Middle>Septi</b:Middle>
            <b:First>Yofhanda</b:First>
          </b:Person>
          <b:Person>
            <b:Last>Hayati</b:Last>
            <b:First>Nova</b:First>
          </b:Person>
          <b:Person>
            <b:Last>Madani</b:Last>
            <b:Middle>Ashim</b:Middle>
            <b:First>Muhammad</b:First>
          </b:Person>
        </b:NameList>
      </b:Author>
    </b:Author>
    <b:City>Pekanbaru</b:City>
    <b:Month>4</b:Month>
    <b:Issue>15</b:Issue>
    <b:RefOrder>1</b:RefOrder>
  </b:Source>
  <b:Source>
    <b:Tag>Mul22</b:Tag>
    <b:SourceType>JournalArticle</b:SourceType>
    <b:Guid>{772C7F1A-0C19-42F9-B5C1-9ACF3CA814E5}</b:Guid>
    <b:Title>THE PREDICTION OF PPA AND KIP-KULIAH SCHOLARSHIP RECIPIENTS USING</b:Title>
    <b:JournalName>Jurnal Teknik Informatika (JUTIF) </b:JournalName>
    <b:Year>2022</b:Year>
    <b:Pages>4</b:Pages>
    <b:Volume>Tujuan dari penelitian adalah untuk memprediksi pendaftar Peningkatan Prestasi Akademik (PPA) dan Kartu </b:Volume>
    <b:Issue>3</b:Issue>
    <b:Author>
      <b:Author>
        <b:NameList>
          <b:Person>
            <b:Last>Mulyani</b:Last>
            <b:First>Asri</b:First>
          </b:Person>
          <b:Person>
            <b:Last>Kurniadi</b:Last>
            <b:First>Dede</b:First>
          </b:Person>
          <b:Person>
            <b:Last>Nasrulloh</b:Last>
            <b:Middle>Rikza</b:Middle>
            <b:First>Muhammad</b:First>
          </b:Person>
          <b:Person>
            <b:Last>Julianto</b:Last>
            <b:Middle>Tri</b:Middle>
            <b:First>Indri</b:First>
          </b:Person>
          <b:Person>
            <b:Last>Regita</b:Last>
            <b:First>Meta</b:First>
          </b:Person>
        </b:NameList>
      </b:Author>
    </b:Author>
    <b:Month>Agustus</b:Month>
    <b:DOI> https://doi.org/10.20884/1.jutif.2022.3.4.297 </b:DOI>
    <b:RefOrder>2</b:RefOrder>
  </b:Source>
  <b:Source>
    <b:Tag>Hal24</b:Tag>
    <b:SourceType>JournalArticle</b:SourceType>
    <b:Guid>{592C4012-15C6-4A24-BB32-874114323EF0}</b:Guid>
    <b:LCID>id-ID</b:LCID>
    <b:Title>IMPLEMENTASI ALGORITMA NAÏVE BAYES DALAM PENENTUAN PEMBERIAN BEASISWA KIP KULIAH (STUDI KASUS STIKI MALANG)</b:Title>
    <b:JournalName>Jurnal Simantec</b:JournalName>
    <b:Year>2024</b:Year>
    <b:Pages>1-6</b:Pages>
    <b:Volume>12</b:Volume>
    <b:Issue>2</b:Issue>
    <b:Author>
      <b:Author>
        <b:NameList>
          <b:Person>
            <b:Last>Halizah</b:Last>
            <b:Middle>Fitri Nuril</b:Middle>
            <b:First>Cendikia</b:First>
          </b:Person>
          <b:Person>
            <b:Last>Kartikasari</b:Last>
            <b:First>Meivi</b:First>
          </b:Person>
        </b:NameList>
      </b:Author>
    </b:Author>
    <b:Month>Juni</b:Month>
    <b:RefOrder>3</b:RefOrder>
  </b:Source>
  <b:Source>
    <b:Tag>Bad25</b:Tag>
    <b:SourceType>JournalArticle</b:SourceType>
    <b:Guid>{6650B024-AF2B-480A-8554-D9B4BA0CBA73}</b:Guid>
    <b:LCID>id-ID</b:LCID>
    <b:Title>Sistem Pendukung Keputusan Kelayakan Beasiswa KIP-K Berbasis Web Menggunakan Algoritma Gaussian–Naïve Bayes</b:Title>
    <b:JournalName>Prosiding Seminar Nasional Teknologi dan Sains</b:JournalName>
    <b:Year>2025</b:Year>
    <b:Pages>413-423</b:Pages>
    <b:Volume>4</b:Volume>
    <b:Issue>1</b:Issue>
    <b:Author>
      <b:Author>
        <b:NameList>
          <b:Person>
            <b:Last>Badriyah</b:Last>
            <b:First>Nurul</b:First>
          </b:Person>
          <b:Person>
            <b:Last>Satyareni</b:Last>
            <b:Middle>Hernyka</b:Middle>
            <b:First>Diema</b:First>
          </b:Person>
          <b:Person>
            <b:Last>Anugrah</b:Last>
            <b:Middle>Sukma</b:Middle>
            <b:First>Chandra</b:First>
          </b:Person>
        </b:NameList>
      </b:Author>
    </b:Author>
    <b:RefOrder>4</b:RefOrder>
  </b:Source>
  <b:Source>
    <b:Tag>Kur24</b:Tag>
    <b:SourceType>JournalArticle</b:SourceType>
    <b:Guid>{64BD3723-4AA2-48A1-9426-67F3574DACBB}</b:Guid>
    <b:LCID>id-ID</b:LCID>
    <b:Title>Aplikasi Sistem Prediksi Mahasiswa Penerima Beasiswa Berbasis Web dengan Menerapkan Model Klasifikasi K-Nearest Neighbors</b:Title>
    <b:JournalName>Jurnal Algoritma</b:JournalName>
    <b:Year>2024</b:Year>
    <b:Pages>68-79</b:Pages>
    <b:Volume>21</b:Volume>
    <b:Issue>1</b:Issue>
    <b:Author>
      <b:Author>
        <b:NameList>
          <b:Person>
            <b:Last>Kurniadi</b:Last>
            <b:First>Dede</b:First>
          </b:Person>
          <b:Person>
            <b:Last>Nuraeni</b:Last>
            <b:First>Fitri</b:First>
          </b:Person>
          <b:Person>
            <b:Last>Hazar</b:Last>
            <b:Middle>Hazar</b:Middle>
            <b:First>Aura</b:First>
          </b:Person>
        </b:NameList>
      </b:Author>
    </b:Author>
    <b:DOI>https://doi.org/10.33364/algoritma/v.21-1.1424</b:DOI>
    <b:RefOrder>5</b:RefOrder>
  </b:Source>
  <b:Source>
    <b:Tag>Sin24</b:Tag>
    <b:SourceType>JournalArticle</b:SourceType>
    <b:Guid>{1481C47F-AACC-4235-B598-D1B86B04966D}</b:Guid>
    <b:LCID>id-ID</b:LCID>
    <b:Title>PREDIKSI KELAYAKAN PENERIMA BEASISWA DENGAN KOMBINASI METODE NAIVE BAYES DAN SAW</b:Title>
    <b:JournalName>Konferensi Nasional Social dan Engineering Politeknik Negeri Medan</b:JournalName>
    <b:Year>2024</b:Year>
    <b:Pages>552-561</b:Pages>
    <b:Author>
      <b:Author>
        <b:NameList>
          <b:Person>
            <b:Last>Sinaga</b:Last>
            <b:Middle>Roi Tua</b:Middle>
            <b:First>Christian</b:First>
          </b:Person>
          <b:Person>
            <b:Last>Nugroho</b:Last>
            <b:Middle>Rivan</b:Middle>
            <b:First>Muhammad</b:First>
          </b:Person>
          <b:Person>
            <b:First>Roslina</b:First>
          </b:Person>
        </b:NameList>
      </b:Author>
    </b:Author>
    <b:RefOrder>6</b:RefOrder>
  </b:Source>
  <b:Source>
    <b:Tag>Pri24</b:Tag>
    <b:SourceType>JournalArticle</b:SourceType>
    <b:Guid>{EC35F903-2680-4E77-87D3-9DAE38A4642E}</b:Guid>
    <b:Title>PENERAPAN ALGORITMA METODE NAÏVE BAYES UNTUK PENENTUAN PENERIMAAN BANTUAN PROGRAM INDONESIA PINTAR (PIP)</b:Title>
    <b:JournalName>Jurnal Manajemen Informatika Jayakarta</b:JournalName>
    <b:Year>2024</b:Year>
    <b:Pages>162-172</b:Pages>
    <b:Volume>4</b:Volume>
    <b:Issue>2</b:Issue>
    <b:Author>
      <b:Author>
        <b:NameList>
          <b:Person>
            <b:Last>Priyanto</b:Last>
            <b:First>Imansyah</b:First>
          </b:Person>
          <b:Person>
            <b:Last>Dewanti</b:Last>
            <b:Middle>Mayorita</b:Middle>
            <b:First>Elsa</b:First>
          </b:Person>
          <b:Person>
            <b:First>Tundo</b:First>
          </b:Person>
          <b:Person>
            <b:Last>Nurdin</b:Last>
            <b:First>Muhammad</b:First>
          </b:Person>
          <b:Person>
            <b:Last>Kasiono</b:Last>
            <b:First>Roy</b:First>
          </b:Person>
        </b:NameList>
      </b:Author>
    </b:Author>
    <b:DOI>https://doi.org/10.52362/jmijayakarta.v4i2.1355</b:DOI>
    <b:RefOrder>7</b:RefOrder>
  </b:Source>
  <b:Source>
    <b:Tag>Yun25</b:Tag>
    <b:SourceType>JournalArticle</b:SourceType>
    <b:Guid>{15C3BE5D-0F68-41F0-81B3-4D3A6450AA72}</b:Guid>
    <b:LCID>id-ID</b:LCID>
    <b:Title>Penerapan Data Mining dalam Sistem Pendukung Keputusan Penerimaan Beasiswa KIP-Kuliah Menggunakan Algoritma Naive Bayes</b:Title>
    <b:JournalName>Jurnal Ilmiah Sistem Informasi dan Ilmu Komputer</b:JournalName>
    <b:Year>2025</b:Year>
    <b:Pages>154-175</b:Pages>
    <b:Volume>5</b:Volume>
    <b:Issue>1</b:Issue>
    <b:Author>
      <b:Author>
        <b:NameList>
          <b:Person>
            <b:First>Yunita</b:First>
          </b:Person>
          <b:Person>
            <b:Last>Hartono</b:Last>
            <b:First>Nahrun</b:First>
          </b:Person>
          <b:Person>
            <b:First>Erfina</b:First>
          </b:Person>
        </b:NameList>
      </b:Author>
    </b:Author>
    <b:DOI>https://doi.org/10.55606/juisik.v5i1.1415</b:DOI>
    <b:RefOrder>8</b:RefOrder>
  </b:Source>
  <b:Source>
    <b:Tag>Hid25</b:Tag>
    <b:SourceType>JournalArticle</b:SourceType>
    <b:Guid>{037E54F8-78FD-4476-9418-D5E938BEFA9D}</b:Guid>
    <b:LCID>id-ID</b:LCID>
    <b:Title>Penerapan Naive Bayes Classifier untuk Prediksi Kelayakan Penerima Bantuan Program Indonesia Pintar (PIP)</b:Title>
    <b:JournalName>Jurnal Manajemen Sistem Informasi dan Teknologi</b:JournalName>
    <b:Year>2025</b:Year>
    <b:Pages>22-31</b:Pages>
    <b:Volume>12</b:Volume>
    <b:Issue>1</b:Issue>
    <b:Author>
      <b:Author>
        <b:NameList>
          <b:Person>
            <b:Last>Hidayat</b:Last>
            <b:First>Zulfi</b:First>
          </b:Person>
          <b:Person>
            <b:Last>R</b:Last>
            <b:Middle>Kurniawan</b:Middle>
            <b:First>Rakhmat</b:First>
          </b:Person>
        </b:NameList>
      </b:Author>
    </b:Author>
    <b:Month>June</b:Month>
    <b:Day>5</b:Day>
    <b:DOI>http://dx.doi.org/10.36448/expert.v15i1.4326</b:DOI>
    <b:RefOrder>9</b:RefOrder>
  </b:Source>
  <b:Source>
    <b:Tag>Kur241</b:Tag>
    <b:SourceType>JournalArticle</b:SourceType>
    <b:Guid>{40485C9F-F0AF-43F5-B53B-F73A7391CB8D}</b:Guid>
    <b:LCID>id-ID</b:LCID>
    <b:Title>PENENTUAN PENERIMA BANTUAN BEASISWA KARTU INDONESIA PINTAR (KIP) KULIAH MENGGUNAKAN NAÏVE BAYES CLASSIFIER</b:Title>
    <b:JournalName>Jurnal Sistem Informasi</b:JournalName>
    <b:Year>2022</b:Year>
    <b:Pages>193-199</b:Pages>
    <b:Volume>9</b:Volume>
    <b:Issue>2</b:Issue>
    <b:Author>
      <b:Author>
        <b:NameList>
          <b:Person>
            <b:Last>Suganda</b:Last>
            <b:First>Gagan</b:First>
          </b:Person>
          <b:Person>
            <b:Last>Asfi</b:Last>
            <b:First>Marsani</b:First>
          </b:Person>
          <b:Person>
            <b:Last>Subagio</b:Last>
            <b:Middle>Taufiq</b:Middle>
            <b:First>Ridho</b:First>
          </b:Person>
          <b:Person>
            <b:Last>Kusuma</b:Last>
            <b:Middle>Perdana</b:Middle>
            <b:First>Ricky</b:First>
          </b:Person>
        </b:NameList>
      </b:Author>
    </b:Author>
    <b:DOI>10.30656/jsii.v9i2.4376 </b:DOI>
    <b:RefOrder>10</b:RefOrder>
  </b:Source>
  <b:Source>
    <b:Tag>Muh22</b:Tag>
    <b:SourceType>JournalArticle</b:SourceType>
    <b:Guid>{21CF478B-9B2C-456A-B86F-102E7B596B91}</b:Guid>
    <b:Title>Penggunaan Ice Breaking dalam Meningkatkan Motivasi Belajar Peserta Didik pada Mata Pelajaran Pendidikan Agama Islam Kelas VIII SMP Muhammadiyah Pinrang</b:Title>
    <b:Year>2022</b:Year>
    <b:Author>
      <b:Author>
        <b:NameList>
          <b:Person>
            <b:First>Muharrir</b:First>
          </b:Person>
          <b:Person>
            <b:First>Herdah</b:First>
          </b:Person>
          <b:Person>
            <b:Last>Efendy</b:Last>
            <b:First>Rustan</b:First>
          </b:Person>
        </b:NameList>
      </b:Author>
    </b:Author>
    <b:Volume>20</b:Volume>
    <b:Issue>02</b:Issue>
    <b:JournalName>AL-ISLAH Jurnal Pendidikan Islam</b:JournalName>
    <b:RefOrder>1</b:RefOrder>
  </b:Source>
  <b:Source>
    <b:Tag>Gho16</b:Tag>
    <b:SourceType>JournalArticle</b:SourceType>
    <b:Guid>{40928404-1F60-4C99-BA3B-0C66E222A5F9}</b:Guid>
    <b:Author>
      <b:Author>
        <b:Corporate>Ghozali</b:Corporate>
      </b:Author>
    </b:Author>
    <b:Title>Aplikasi Analisis Multivariate dengan program IBM SPSS 23</b:Title>
    <b:Year>2016</b:Year>
    <b:RefOrder>7</b:RefOrder>
  </b:Source>
  <b:Source>
    <b:Tag>KPA25</b:Tag>
    <b:SourceType>InternetSite</b:SourceType>
    <b:Guid>{FB62E43E-7505-4902-B78E-7AE46DC08252}</b:Guid>
    <b:Title>Laporan Tahunan KPAI, Jalan Terjal Perlindungan Anak : Ancaman Serius Generasi Emas Indonesia</b:Title>
    <b:InternetSiteTitle>Komisi Perlindungan Anak Indonesia</b:InternetSiteTitle>
    <b:Year>2025</b:Year>
    <b:Month>Februari</b:Month>
    <b:Day>11</b:Day>
    <b:URL>https://www.kpai.go.id/publikasi/laporan-tahunan-kpai-jalan-terjal-perlindungan-anak-ancaman-serius-generasi-emas-indonesia/amp</b:URL>
    <b:Author>
      <b:Author>
        <b:NameList>
          <b:Person>
            <b:First>KPAI</b:First>
          </b:Person>
        </b:NameList>
      </b:Author>
      <b:Editor>
        <b:NameList>
          <b:Person>
            <b:Last>KPAI</b:Last>
            <b:First>Human</b:First>
          </b:Person>
        </b:NameList>
      </b:Editor>
    </b:Author>
    <b:YearAccessed>2025</b:YearAccessed>
    <b:MonthAccessed>Oktober</b:MonthAccessed>
    <b:DayAccessed>10</b:DayAccessed>
    <b:RefOrder>1</b:RefOrder>
  </b:Source>
</b:Sources>
</file>

<file path=customXml/itemProps1.xml><?xml version="1.0" encoding="utf-8"?>
<ds:datastoreItem xmlns:ds="http://schemas.openxmlformats.org/officeDocument/2006/customXml" ds:itemID="{A502C240-F378-4BA4-8D8E-D3485441A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9</TotalTime>
  <Pages>6</Pages>
  <Words>5697</Words>
  <Characters>32479</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User</cp:lastModifiedBy>
  <cp:revision>1451</cp:revision>
  <cp:lastPrinted>2026-01-21T08:47:00Z</cp:lastPrinted>
  <dcterms:created xsi:type="dcterms:W3CDTF">2025-12-11T11:07:00Z</dcterms:created>
  <dcterms:modified xsi:type="dcterms:W3CDTF">2026-02-04T07:57:00Z</dcterms:modified>
</cp:coreProperties>
</file>